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1F9F722" w14:textId="77777777" w:rsidR="00B64DEF" w:rsidRPr="00F3635A" w:rsidRDefault="00B64DEF" w:rsidP="00186F99">
      <w:pPr>
        <w:jc w:val="both"/>
        <w:rPr>
          <w:rFonts w:ascii="Arial" w:hAnsi="Arial" w:cs="Arial"/>
          <w:b/>
          <w:bCs/>
          <w:color w:val="000000" w:themeColor="text1"/>
          <w:sz w:val="30"/>
          <w:szCs w:val="30"/>
          <w:shd w:val="clear" w:color="auto" w:fill="FFFFFF"/>
        </w:rPr>
      </w:pPr>
      <w:r w:rsidRPr="00F3635A">
        <w:rPr>
          <w:rFonts w:ascii="Arial" w:hAnsi="Arial" w:cs="Arial"/>
          <w:b/>
          <w:bCs/>
          <w:color w:val="000000" w:themeColor="text1"/>
          <w:sz w:val="30"/>
          <w:szCs w:val="30"/>
          <w:shd w:val="clear" w:color="auto" w:fill="FFFFFF"/>
        </w:rPr>
        <w:t>Supplementary File 1</w:t>
      </w:r>
    </w:p>
    <w:p w14:paraId="3D735358" w14:textId="77777777" w:rsidR="00B64DEF" w:rsidRPr="00F3635A" w:rsidRDefault="00B64DEF" w:rsidP="00186F99">
      <w:pPr>
        <w:jc w:val="both"/>
        <w:rPr>
          <w:rFonts w:ascii="Helvetica" w:hAnsi="Helvetica"/>
          <w:color w:val="000000" w:themeColor="text1"/>
          <w:sz w:val="18"/>
          <w:szCs w:val="18"/>
          <w:shd w:val="clear" w:color="auto" w:fill="FFFFFF"/>
        </w:rPr>
      </w:pPr>
    </w:p>
    <w:p w14:paraId="32A7510F" w14:textId="77777777" w:rsidR="00F3635A" w:rsidRPr="00F3635A" w:rsidRDefault="005B1CF8" w:rsidP="00186F99">
      <w:pPr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F3635A">
        <w:rPr>
          <w:rFonts w:ascii="Arial" w:hAnsi="Arial" w:cs="Arial"/>
          <w:b/>
          <w:bCs/>
          <w:color w:val="000000" w:themeColor="text1"/>
          <w:shd w:val="clear" w:color="auto" w:fill="FFFFFF"/>
        </w:rPr>
        <w:t>Supplementary File 1</w:t>
      </w:r>
      <w:r w:rsidRPr="00F3635A">
        <w:rPr>
          <w:rFonts w:ascii="Arial" w:hAnsi="Arial" w:cs="Arial"/>
          <w:b/>
          <w:bCs/>
          <w:color w:val="000000" w:themeColor="text1"/>
          <w:shd w:val="clear" w:color="auto" w:fill="FFFFFF"/>
          <w:lang w:val="en-US"/>
        </w:rPr>
        <w:t>a</w:t>
      </w:r>
      <w:r w:rsidR="00186F99" w:rsidRPr="00F3635A">
        <w:rPr>
          <w:rFonts w:ascii="Arial" w:hAnsi="Arial" w:cs="Arial"/>
          <w:b/>
          <w:color w:val="000000" w:themeColor="text1"/>
          <w:sz w:val="22"/>
          <w:szCs w:val="22"/>
        </w:rPr>
        <w:t>:</w:t>
      </w:r>
      <w:r w:rsidR="00186F99" w:rsidRPr="00F3635A">
        <w:rPr>
          <w:rFonts w:ascii="Arial" w:hAnsi="Arial" w:cs="Arial"/>
          <w:color w:val="000000" w:themeColor="text1"/>
          <w:sz w:val="22"/>
          <w:szCs w:val="22"/>
        </w:rPr>
        <w:t xml:space="preserve"> </w:t>
      </w:r>
    </w:p>
    <w:p w14:paraId="510B2DA1" w14:textId="5D12BB46" w:rsidR="00186F99" w:rsidRPr="00F3635A" w:rsidRDefault="00186F99" w:rsidP="00186F99">
      <w:pPr>
        <w:jc w:val="both"/>
        <w:rPr>
          <w:rFonts w:ascii="Arial" w:hAnsi="Arial" w:cs="Arial"/>
          <w:b/>
          <w:bCs/>
          <w:color w:val="000000" w:themeColor="text1"/>
          <w:sz w:val="30"/>
          <w:szCs w:val="30"/>
          <w:shd w:val="clear" w:color="auto" w:fill="FFFFFF"/>
        </w:rPr>
      </w:pPr>
      <w:r w:rsidRPr="00F3635A">
        <w:rPr>
          <w:rFonts w:ascii="Arial" w:hAnsi="Arial" w:cs="Arial"/>
          <w:color w:val="000000" w:themeColor="text1"/>
          <w:sz w:val="22"/>
          <w:szCs w:val="22"/>
        </w:rPr>
        <w:t xml:space="preserve">Zebrafish transgenic lines </w:t>
      </w:r>
    </w:p>
    <w:p w14:paraId="34E24791" w14:textId="77777777" w:rsidR="00186F99" w:rsidRPr="00F3635A" w:rsidRDefault="00186F99" w:rsidP="00186F99">
      <w:pPr>
        <w:rPr>
          <w:rFonts w:ascii="Arial" w:hAnsi="Arial" w:cs="Arial"/>
          <w:color w:val="000000" w:themeColor="text1"/>
          <w:sz w:val="22"/>
          <w:szCs w:val="22"/>
        </w:rPr>
      </w:pPr>
    </w:p>
    <w:tbl>
      <w:tblPr>
        <w:tblStyle w:val="TableGrid"/>
        <w:tblW w:w="9214" w:type="dxa"/>
        <w:tblInd w:w="-5" w:type="dxa"/>
        <w:tblLook w:val="04A0" w:firstRow="1" w:lastRow="0" w:firstColumn="1" w:lastColumn="0" w:noHBand="0" w:noVBand="1"/>
      </w:tblPr>
      <w:tblGrid>
        <w:gridCol w:w="3664"/>
        <w:gridCol w:w="2573"/>
        <w:gridCol w:w="2977"/>
      </w:tblGrid>
      <w:tr w:rsidR="00F3635A" w:rsidRPr="00F3635A" w14:paraId="1875C176" w14:textId="77777777" w:rsidTr="004D0324">
        <w:trPr>
          <w:trHeight w:val="191"/>
        </w:trPr>
        <w:tc>
          <w:tcPr>
            <w:tcW w:w="3664" w:type="dxa"/>
          </w:tcPr>
          <w:p w14:paraId="67E0437D" w14:textId="77777777" w:rsidR="00186F99" w:rsidRPr="00F3635A" w:rsidRDefault="00186F99" w:rsidP="00E850CC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>Zebrafish Line</w:t>
            </w:r>
          </w:p>
        </w:tc>
        <w:tc>
          <w:tcPr>
            <w:tcW w:w="2573" w:type="dxa"/>
          </w:tcPr>
          <w:p w14:paraId="218A0CFF" w14:textId="77777777" w:rsidR="00186F99" w:rsidRPr="00F3635A" w:rsidRDefault="00186F99" w:rsidP="00E850CC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>Structures labeled</w:t>
            </w:r>
          </w:p>
        </w:tc>
        <w:tc>
          <w:tcPr>
            <w:tcW w:w="2977" w:type="dxa"/>
          </w:tcPr>
          <w:p w14:paraId="48214C68" w14:textId="58E1BC61" w:rsidR="00186F99" w:rsidRPr="00F3635A" w:rsidRDefault="00186F99" w:rsidP="00E850CC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>Reference</w:t>
            </w:r>
            <w:r w:rsidR="006D1088" w:rsidRPr="00F3635A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>(s)</w:t>
            </w:r>
          </w:p>
          <w:p w14:paraId="407D0D58" w14:textId="77777777" w:rsidR="00186F99" w:rsidRPr="00F3635A" w:rsidRDefault="00186F99" w:rsidP="00E850CC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</w:p>
        </w:tc>
      </w:tr>
      <w:tr w:rsidR="00F3635A" w:rsidRPr="00F3635A" w14:paraId="2BED5DED" w14:textId="77777777" w:rsidTr="004D0324">
        <w:trPr>
          <w:trHeight w:val="488"/>
        </w:trPr>
        <w:tc>
          <w:tcPr>
            <w:tcW w:w="3664" w:type="dxa"/>
          </w:tcPr>
          <w:p w14:paraId="788B9332" w14:textId="77777777" w:rsidR="00186F99" w:rsidRPr="00F3635A" w:rsidRDefault="00186F99" w:rsidP="00E850CC">
            <w:pPr>
              <w:pStyle w:val="NormalWeb"/>
              <w:rPr>
                <w:rStyle w:val="Emphasis"/>
                <w:rFonts w:ascii="Arial" w:eastAsiaTheme="majorEastAsia" w:hAnsi="Arial" w:cs="Arial"/>
                <w:i w:val="0"/>
                <w:iCs w:val="0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Wild-type WT-AB </w:t>
            </w:r>
          </w:p>
        </w:tc>
        <w:tc>
          <w:tcPr>
            <w:tcW w:w="2573" w:type="dxa"/>
          </w:tcPr>
          <w:p w14:paraId="1D9AE25F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Control studies</w:t>
            </w:r>
          </w:p>
        </w:tc>
        <w:tc>
          <w:tcPr>
            <w:tcW w:w="2977" w:type="dxa"/>
          </w:tcPr>
          <w:p w14:paraId="59EB1E11" w14:textId="77777777" w:rsidR="00186F99" w:rsidRPr="00F3635A" w:rsidRDefault="00186F99" w:rsidP="00E850CC">
            <w:pPr>
              <w:pStyle w:val="NormalWeb"/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RID:ZIRC_ZL1 </w:t>
            </w:r>
          </w:p>
        </w:tc>
      </w:tr>
      <w:tr w:rsidR="00F3635A" w:rsidRPr="00F3635A" w14:paraId="094E0B28" w14:textId="77777777" w:rsidTr="004D0324">
        <w:trPr>
          <w:trHeight w:val="488"/>
        </w:trPr>
        <w:tc>
          <w:tcPr>
            <w:tcW w:w="3664" w:type="dxa"/>
          </w:tcPr>
          <w:p w14:paraId="4C390837" w14:textId="77777777" w:rsidR="00186F99" w:rsidRPr="00F3635A" w:rsidRDefault="00186F99" w:rsidP="00E850CC">
            <w:pPr>
              <w:pStyle w:val="NormalWeb"/>
              <w:rPr>
                <w:rStyle w:val="Emphasis"/>
                <w:rFonts w:ascii="Arial" w:eastAsiaTheme="majorEastAsia" w:hAnsi="Arial" w:cs="Arial"/>
                <w:i w:val="0"/>
                <w:iCs w:val="0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Wild-type WT-TL</w:t>
            </w:r>
          </w:p>
        </w:tc>
        <w:tc>
          <w:tcPr>
            <w:tcW w:w="2573" w:type="dxa"/>
          </w:tcPr>
          <w:p w14:paraId="42FD0BE2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Control studies</w:t>
            </w:r>
          </w:p>
        </w:tc>
        <w:tc>
          <w:tcPr>
            <w:tcW w:w="2977" w:type="dxa"/>
          </w:tcPr>
          <w:p w14:paraId="00BDB825" w14:textId="77777777" w:rsidR="00186F99" w:rsidRPr="00F3635A" w:rsidRDefault="00186F99" w:rsidP="00E850CC">
            <w:pPr>
              <w:pStyle w:val="NormalWeb"/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RID:ZIRC_ZL86 </w:t>
            </w:r>
          </w:p>
        </w:tc>
      </w:tr>
      <w:tr w:rsidR="00F3635A" w:rsidRPr="00F3635A" w14:paraId="65C23F4F" w14:textId="77777777" w:rsidTr="004D0324">
        <w:trPr>
          <w:trHeight w:val="458"/>
        </w:trPr>
        <w:tc>
          <w:tcPr>
            <w:tcW w:w="3664" w:type="dxa"/>
          </w:tcPr>
          <w:p w14:paraId="120EBB5A" w14:textId="77777777" w:rsidR="00186F99" w:rsidRPr="00F3635A" w:rsidRDefault="00186F99" w:rsidP="00E850CC">
            <w:pPr>
              <w:spacing w:line="360" w:lineRule="auto"/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>Tg(vsx-1:GFP)</w:t>
            </w:r>
          </w:p>
        </w:tc>
        <w:tc>
          <w:tcPr>
            <w:tcW w:w="2573" w:type="dxa"/>
          </w:tcPr>
          <w:p w14:paraId="5A36250D" w14:textId="629397F5" w:rsidR="009A0553" w:rsidRPr="00F3635A" w:rsidRDefault="009A0553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ytoplasm of </w:t>
            </w:r>
            <w:r w:rsidR="00186F99"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BCs</w:t>
            </w:r>
          </w:p>
        </w:tc>
        <w:tc>
          <w:tcPr>
            <w:tcW w:w="2977" w:type="dxa"/>
          </w:tcPr>
          <w:p w14:paraId="6A385280" w14:textId="77777777" w:rsidR="00186F99" w:rsidRPr="00F3635A" w:rsidRDefault="00186F99" w:rsidP="00E850CC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PAPERS2_CITATIONS &lt;citation&gt;&lt;priority&gt;0&lt;/priority&gt;&lt;uuid&gt;CB0C6788-EA4B-434F-B51C-798C4B2D6F3D&lt;/uuid&gt;&lt;publications&gt;&lt;publication&gt;&lt;subtype&gt;400&lt;/subtype&gt;&lt;title&gt;Spectrum of Fates: a new approach to the study of the developing zebrafish retina&lt;/title&gt;&lt;url&gt;http://dev.biologists.org/cgi/doi/10.1242/dev.104760&lt;/url&gt;&lt;volume&gt;141&lt;/volume&gt;&lt;publication_date&gt;99201404221200000000222000&lt;/publication_date&gt;&lt;uuid&gt;CD1994A7-EF26-4997-AADD-2286DEE81FD4&lt;/uuid&gt;&lt;type&gt;400&lt;/type&gt;&lt;number&gt;9&lt;/number&gt;&lt;doi&gt;10.1242/dev.104760&lt;/doi&gt;&lt;startpage&gt;1971&lt;/startpage&gt;&lt;endpage&gt;1980&lt;/endpage&gt;&lt;bundle&gt;&lt;publication&gt;&lt;title&gt;Development (Cambridge, England)&lt;/title&gt;&lt;uuid&gt;32621DFC-4FE7-4659-B860-48F7163E61B6&lt;/uuid&gt;&lt;subtype&gt;-100&lt;/subtype&gt;&lt;publisher&gt;The Company of Biologists Ltd&lt;/publisher&gt;&lt;type&gt;-100&lt;/type&gt;&lt;/publication&gt;&lt;/bundle&gt;&lt;authors&gt;&lt;author&gt;&lt;lastName&gt;Almeida&lt;/lastName&gt;&lt;firstName&gt;A&lt;/firstName&gt;&lt;middleNames&gt;D&lt;/middleNames&gt;&lt;/author&gt;&lt;author&gt;&lt;lastName&gt;Boije&lt;/lastName&gt;&lt;firstName&gt;H&lt;/firstName&gt;&lt;/author&gt;&lt;author&gt;&lt;lastName&gt;Chow&lt;/lastName&gt;&lt;firstName&gt;R&lt;/firstName&gt;&lt;middleNames&gt;W&lt;/middleNames&gt;&lt;/author&gt;&lt;author&gt;&lt;lastName&gt;He&lt;/lastName&gt;&lt;firstName&gt;J&lt;/firstName&gt;&lt;/author&gt;&lt;author&gt;&lt;lastName&gt;Tham&lt;/lastName&gt;&lt;firstName&gt;J&lt;/firstName&gt;&lt;/author&gt;&lt;author&gt;&lt;lastName&gt;Suzuki&lt;/lastName&gt;&lt;firstName&gt;S&lt;/firstName&gt;&lt;middleNames&gt;C&lt;/middleNames&gt;&lt;/author&gt;&lt;author&gt;&lt;lastName&gt;Harris&lt;/lastName&gt;&lt;firstName&gt;W&lt;/firstName&gt;&lt;middleNames&gt;A&lt;/middleNames&gt;&lt;/author&gt;&lt;/authors&gt;&lt;/publication&gt;&lt;/publications&gt;&lt;cites&gt;&lt;/cites&gt;&lt;/citation&gt;</w:instrText>
            </w:r>
            <w:r w:rsidR="00FA14AD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Kimura et al, 2008</w:t>
            </w:r>
          </w:p>
          <w:p w14:paraId="0DC1FAE1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</w:tr>
      <w:tr w:rsidR="00F3635A" w:rsidRPr="00F3635A" w14:paraId="34B45661" w14:textId="77777777" w:rsidTr="004D0324">
        <w:trPr>
          <w:trHeight w:val="458"/>
        </w:trPr>
        <w:tc>
          <w:tcPr>
            <w:tcW w:w="3664" w:type="dxa"/>
          </w:tcPr>
          <w:p w14:paraId="6803B507" w14:textId="77777777" w:rsidR="00186F99" w:rsidRPr="00F3635A" w:rsidRDefault="00186F99" w:rsidP="00E850CC">
            <w:pPr>
              <w:spacing w:line="36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>Tg(gfap:GFP)</w:t>
            </w:r>
          </w:p>
          <w:p w14:paraId="7144CCFE" w14:textId="77777777" w:rsidR="00186F99" w:rsidRPr="00F3635A" w:rsidRDefault="00186F99" w:rsidP="00E850CC">
            <w:pPr>
              <w:spacing w:line="36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2573" w:type="dxa"/>
          </w:tcPr>
          <w:p w14:paraId="77792B59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MGs and retinal progenitors</w:t>
            </w:r>
          </w:p>
        </w:tc>
        <w:tc>
          <w:tcPr>
            <w:tcW w:w="2977" w:type="dxa"/>
          </w:tcPr>
          <w:p w14:paraId="7E80F7EE" w14:textId="77777777" w:rsidR="00186F99" w:rsidRPr="00F3635A" w:rsidRDefault="00186F99" w:rsidP="00E850CC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spellStart"/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Bernardos</w:t>
            </w:r>
            <w:proofErr w:type="spellEnd"/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and Raymond, 2006</w:t>
            </w:r>
          </w:p>
        </w:tc>
      </w:tr>
      <w:tr w:rsidR="00F3635A" w:rsidRPr="00F3635A" w14:paraId="71E36569" w14:textId="77777777" w:rsidTr="004D0324">
        <w:trPr>
          <w:trHeight w:val="500"/>
        </w:trPr>
        <w:tc>
          <w:tcPr>
            <w:tcW w:w="3664" w:type="dxa"/>
          </w:tcPr>
          <w:p w14:paraId="056296E4" w14:textId="77777777" w:rsidR="00186F99" w:rsidRPr="00F3635A" w:rsidRDefault="00186F99" w:rsidP="00E850CC">
            <w:pPr>
              <w:spacing w:line="36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>Tg(ptf1a:DsRed)</w:t>
            </w:r>
          </w:p>
        </w:tc>
        <w:tc>
          <w:tcPr>
            <w:tcW w:w="2573" w:type="dxa"/>
          </w:tcPr>
          <w:p w14:paraId="32435F87" w14:textId="1CDD6277" w:rsidR="00186F99" w:rsidRPr="00F3635A" w:rsidRDefault="009A0553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ytoplasm of </w:t>
            </w:r>
            <w:r w:rsidR="00186F99"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ACs and HCs</w: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</w:p>
        </w:tc>
        <w:tc>
          <w:tcPr>
            <w:tcW w:w="2977" w:type="dxa"/>
          </w:tcPr>
          <w:p w14:paraId="5DB48872" w14:textId="77777777" w:rsidR="00186F99" w:rsidRPr="00F3635A" w:rsidRDefault="00186F99" w:rsidP="00E850CC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</w:pP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KdXN1ZjwvQXV0aG9yPjxZZWFyPjIwMTI8L1llYXI+PElE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</w:fldData>
              </w:fldChar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KdXN1ZjwvQXV0aG9yPjxZZWFyPjIwMTI8L1llYXI+PElE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</w:fldData>
              </w:fldChar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Pr="00F3635A">
              <w:rPr>
                <w:rStyle w:val="xref-bibr"/>
                <w:rFonts w:ascii="Arial" w:hAnsi="Arial" w:cs="Arial"/>
                <w:noProof/>
                <w:color w:val="000000" w:themeColor="text1"/>
                <w:sz w:val="22"/>
                <w:szCs w:val="22"/>
                <w:lang w:val="fr-FR"/>
              </w:rPr>
              <w:t>(Jusuf et al. 2012)</w:t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F3635A" w:rsidRPr="00F3635A" w14:paraId="07A31229" w14:textId="77777777" w:rsidTr="004D0324">
        <w:trPr>
          <w:trHeight w:val="458"/>
        </w:trPr>
        <w:tc>
          <w:tcPr>
            <w:tcW w:w="3664" w:type="dxa"/>
          </w:tcPr>
          <w:p w14:paraId="3BB671D8" w14:textId="77777777" w:rsidR="00186F99" w:rsidRPr="00F3635A" w:rsidRDefault="00186F99" w:rsidP="00E850CC">
            <w:pPr>
              <w:spacing w:line="36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>Tg(lhx-1:eGFP)</w:t>
            </w:r>
          </w:p>
          <w:p w14:paraId="613A3951" w14:textId="77777777" w:rsidR="00186F99" w:rsidRPr="00F3635A" w:rsidRDefault="00186F99" w:rsidP="00E850CC">
            <w:pPr>
              <w:spacing w:line="36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2573" w:type="dxa"/>
          </w:tcPr>
          <w:p w14:paraId="11B5CE11" w14:textId="172FF7EE" w:rsidR="00186F99" w:rsidRPr="00F3635A" w:rsidRDefault="009A0553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ytoplasm of </w:t>
            </w:r>
            <w:r w:rsidR="00186F99"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HCs and PRs</w: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</w:p>
        </w:tc>
        <w:tc>
          <w:tcPr>
            <w:tcW w:w="2977" w:type="dxa"/>
          </w:tcPr>
          <w:p w14:paraId="06AF1C66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fldChar w:fldCharType="begin"/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instrText xml:space="preserve"> ADDIN PAPERS2_CITATIONS &lt;citation&gt;&lt;priority&gt;0&lt;/priority&gt;&lt;uuid&gt;5A22D851-3E80-4ACC-B707-184AFDDA34C0&lt;/uuid&gt;&lt;publications&gt;&lt;publication&gt;&lt;subtype&gt;400&lt;/subtype&gt;&lt;title&gt;Characterization of an lhx1a transgenic reporter in zebrafish.&lt;/title&gt;&lt;url&gt;http://eutils.ncbi.nlm.nih.gov/entrez/eutils/elink.fcgi?dbfrom=pubmed&amp;amp;id=20209443&amp;amp;retmode=ref&amp;amp;cmd=prlinks&lt;/url&gt;&lt;volume&gt;54&lt;/volume&gt;&lt;publication_date&gt;99201000001200000000200000&lt;/publication_date&gt;&lt;uuid&gt;89F609EF-AD0F-4F02-B6AD-4853B2DC6109&lt;/uuid&gt;&lt;type&gt;400&lt;/type&gt;&lt;number&gt;4&lt;/number&gt;&lt;doi&gt;10.1387/ijdb.092969ls&lt;/doi&gt;&lt;institution&gt;Department of Microbiology and Molecular Genetics, University of Pittsburgh, Pittsburgh, Pennsylvania 15213, USA.&lt;/institution&gt;&lt;startpage&gt;731&lt;/startpage&gt;&lt;endpage&gt;736&lt;/endpage&gt;&lt;bundle&gt;&lt;publication&gt;&lt;title&gt;The International journal of developmental biology&lt;/title&gt;&lt;uuid&gt;ABDD3E44-B04B-4E7B-BF91-E31BEC8A5008&lt;/uuid&gt;&lt;subtype&gt;-100&lt;/subtype&gt;&lt;type&gt;-100&lt;/type&gt;&lt;/publication&gt;&lt;/bundle&gt;&lt;authors&gt;&lt;author&gt;&lt;lastName&gt;Swanhart&lt;/lastName&gt;&lt;firstName&gt;Lisa&lt;/firstName&gt;&lt;middleNames&gt;M&lt;/middleNames&gt;&lt;/author&gt;&lt;author&gt;&lt;lastName&gt;Takahashi&lt;/lastName&gt;&lt;firstName&gt;Nobuhiro&lt;/firstName&gt;&lt;/author&gt;&lt;author&gt;&lt;lastName&gt;Jackson&lt;/lastName&gt;&lt;firstName&gt;Rachel&lt;/firstName&gt;&lt;middleNames&gt;L&lt;/middleNames&gt;&lt;/author&gt;&lt;author&gt;&lt;lastName&gt;Gibson&lt;/lastName&gt;&lt;firstName&gt;Gregory&lt;/firstName&gt;&lt;middleNames&gt;A&lt;/middleNames&gt;&lt;/author&gt;&lt;author&gt;&lt;lastName&gt;Watkins&lt;/lastName&gt;&lt;firstName&gt;Simon&lt;/firstName&gt;&lt;middleNames&gt;C&lt;/middleNames&gt;&lt;/author&gt;&lt;author&gt;&lt;lastName&gt;Dawid&lt;/lastName&gt;&lt;firstName&gt;Igor&lt;/firstName&gt;&lt;middleNames&gt;B&lt;/middleNames&gt;&lt;/author&gt;&lt;author&gt;&lt;lastName&gt;Hukriede&lt;/lastName&gt;&lt;firstName&gt;Neil&lt;/firstName&gt;&lt;middleNames&gt;A&lt;/middleNames&gt;&lt;/author&gt;&lt;/authors&gt;&lt;/publication&gt;&lt;/publications&gt;&lt;cites&gt;&lt;/cites&gt;&lt;/citation&gt;</w:instrTex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fldChar w:fldCharType="separate"/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(Swanhart et al., 2010)</w: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fldChar w:fldCharType="end"/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;</w:t>
            </w:r>
          </w:p>
          <w:p w14:paraId="06E12DB4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fldChar w:fldCharType="begin"/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instrText xml:space="preserve"> ADDIN PAPERS2_CITATIONS &lt;citation&gt;&lt;priority&gt;0&lt;/priority&gt;&lt;uuid&gt;8CD5AC07-C951-4CAF-8616-0ED9AF38B65F&lt;/uuid&gt;&lt;publications&gt;&lt;publication&gt;&lt;subtype&gt;400&lt;/subtype&gt;&lt;publisher&gt;The Authors&lt;/publisher&gt;&lt;title&gt;The Independent Probabilistic Firing of Transcription Factors: A Paradigm for Clonal Variability in the Zebrafish Retina&lt;/title&gt;&lt;url&gt;http://dx.doi.org/10.1016/j.devcel.2015.08.011&lt;/url&gt;&lt;volume&gt;34&lt;/volume&gt;&lt;publication_date&gt;99201509141200000000222000&lt;/publication_date&gt;&lt;uuid&gt;93B2DF36-7E15-45EB-B297-2EA7ACE0A10B&lt;/uuid&gt;&lt;type&gt;400&lt;/type&gt;&lt;number&gt;5&lt;/number&gt;&lt;doi&gt;10.1016/j.devcel.2015.08.011&lt;/doi&gt;&lt;startpage&gt;532&lt;/startpage&gt;&lt;endpage&gt;543&lt;/endpage&gt;&lt;bundle&gt;&lt;publication&gt;&lt;title&gt;DEVCEL&lt;/title&gt;&lt;uuid&gt;28C9C679-E744-43AB-918A-50046A841B56&lt;/uuid&gt;&lt;subtype&gt;-100&lt;/subtype&gt;&lt;publisher&gt;Elsevier&lt;/publisher&gt;&lt;type&gt;-100&lt;/type&gt;&lt;url&gt;http://www.cell.com/developmental-cell/&lt;/url&gt;&lt;/publication&gt;&lt;/bundle&gt;&lt;authors&gt;&lt;author&gt;&lt;lastName&gt;Boije&lt;/lastName&gt;&lt;firstName&gt;Henrik&lt;/firstName&gt;&lt;/author&gt;&lt;author&gt;&lt;lastName&gt;Rulands&lt;/lastName&gt;&lt;firstName&gt;Steffen&lt;/firstName&gt;&lt;/author&gt;&lt;author&gt;&lt;lastName&gt;Dudczig&lt;/lastName&gt;&lt;firstName&gt;Stefanie&lt;/firstName&gt;&lt;/author&gt;&lt;author&gt;&lt;lastName&gt;Simons&lt;/lastName&gt;&lt;firstName&gt;Benjamin&lt;/firstName&gt;&lt;middleNames&gt;D&lt;/middleNames&gt;&lt;/author&gt;&lt;author&gt;&lt;lastName&gt;Harris&lt;/lastName&gt;&lt;firstName&gt;William&lt;/firstName&gt;&lt;middleNames&gt;A&lt;/middleNames&gt;&lt;/author&gt;&lt;/authors&gt;&lt;/publication&gt;&lt;/publications&gt;&lt;cites&gt;&lt;/cites&gt;&lt;/citation&gt;</w:instrTex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fldChar w:fldCharType="separate"/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(Boije et al., 2015)</w: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fldChar w:fldCharType="end"/>
            </w:r>
          </w:p>
        </w:tc>
      </w:tr>
      <w:tr w:rsidR="00F3635A" w:rsidRPr="00F3635A" w14:paraId="63FE482F" w14:textId="77777777" w:rsidTr="004D0324">
        <w:trPr>
          <w:trHeight w:val="458"/>
        </w:trPr>
        <w:tc>
          <w:tcPr>
            <w:tcW w:w="3664" w:type="dxa"/>
          </w:tcPr>
          <w:p w14:paraId="15FC521D" w14:textId="77777777" w:rsidR="00186F99" w:rsidRPr="00F3635A" w:rsidRDefault="00186F99" w:rsidP="00E850CC">
            <w:pPr>
              <w:spacing w:line="360" w:lineRule="auto"/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Tg(hsp70:H2B-RFP)</w:t>
            </w:r>
          </w:p>
          <w:p w14:paraId="0BE6E440" w14:textId="77777777" w:rsidR="00186F99" w:rsidRPr="00F3635A" w:rsidRDefault="00186F99" w:rsidP="00E850CC">
            <w:pPr>
              <w:spacing w:line="36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2573" w:type="dxa"/>
          </w:tcPr>
          <w:p w14:paraId="33CF2A31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Chromatin</w:t>
            </w:r>
          </w:p>
        </w:tc>
        <w:tc>
          <w:tcPr>
            <w:tcW w:w="2977" w:type="dxa"/>
          </w:tcPr>
          <w:p w14:paraId="2D926375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PAPERS2_CITATIONS &lt;citation&gt;&lt;priority&gt;0&lt;/priority&gt;&lt;uuid&gt;AA98473A-F214-40DE-AB41-43CF20688F22&lt;/uuid&gt;&lt;publications&gt;&lt;publication&gt;&lt;subtype&gt;400&lt;/subtype&gt;&lt;publisher&gt;The Authors&lt;/publisher&gt;&lt;title&gt;Centriole Amplification in Zebrafish Affects Proliferation and Survival but Not Differentiation of Neural Progenitor Cells&lt;/title&gt;&lt;url&gt;http://dx.doi.org/10.1016/j.celrep.2015.08.062&lt;/url&gt;&lt;volume&gt;13&lt;/volume&gt;&lt;publication_date&gt;99201510061200000000222000&lt;/publication_date&gt;&lt;uuid&gt;E8C82A2D-5477-4C3A-8ED9-AE4A879690E9&lt;/uuid&gt;&lt;type&gt;400&lt;/type&gt;&lt;number&gt;1&lt;/number&gt;&lt;doi&gt;10.1016/j.celrep.2015.08.062&lt;/doi&gt;&lt;startpage&gt;168&lt;/startpage&gt;&lt;endpage&gt;182&lt;/endpage&gt;&lt;bundle&gt;&lt;publication&gt;&lt;title&gt;CellReports&lt;/title&gt;&lt;uuid&gt;199AF493-38B0-4455-BD94-14D91A37F3C1&lt;/uuid&gt;&lt;subtype&gt;-100&lt;/subtype&gt;&lt;publisher&gt;The Authors&lt;/publisher&gt;&lt;type&gt;-100&lt;/type&gt;&lt;/publication&gt;&lt;/bundle&gt;&lt;authors&gt;&lt;author&gt;&lt;lastName&gt;Dzafic&lt;/lastName&gt;&lt;firstName&gt;Edo&lt;/firstName&gt;&lt;/author&gt;&lt;author&gt;&lt;lastName&gt;Strzyz&lt;/lastName&gt;&lt;firstName&gt;Paulina&lt;/firstName&gt;&lt;middleNames&gt;J&lt;/middleNames&gt;&lt;/author&gt;&lt;author&gt;&lt;lastName&gt;Wilsch-Bräuninger&lt;/lastName&gt;&lt;firstName&gt;Michaela&lt;/firstName&gt;&lt;/author&gt;&lt;author&gt;&lt;lastName&gt;Norden&lt;/lastName&gt;&lt;firstName&gt;Caren&lt;/firstName&gt;&lt;/author&gt;&lt;/authors&gt;&lt;/publication&gt;&lt;/publications&gt;&lt;cites&gt;&lt;/cites&gt;&lt;/citation&gt;</w:instrTex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(Dzafic et al., 2015)</w: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F3635A" w:rsidRPr="00F3635A" w14:paraId="07C771E7" w14:textId="77777777" w:rsidTr="004D0324">
        <w:trPr>
          <w:trHeight w:val="458"/>
        </w:trPr>
        <w:tc>
          <w:tcPr>
            <w:tcW w:w="3664" w:type="dxa"/>
          </w:tcPr>
          <w:p w14:paraId="2D241442" w14:textId="77777777" w:rsidR="00186F99" w:rsidRPr="00F3635A" w:rsidRDefault="00186F99" w:rsidP="00E850CC">
            <w:pPr>
              <w:spacing w:line="36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>Tg(</w: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βactin</w:t>
            </w: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>:eGFP-lap2b)</w:t>
            </w:r>
          </w:p>
          <w:p w14:paraId="5C29F201" w14:textId="77777777" w:rsidR="00186F99" w:rsidRPr="00F3635A" w:rsidRDefault="00186F99" w:rsidP="00E850CC">
            <w:pPr>
              <w:spacing w:line="36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2573" w:type="dxa"/>
          </w:tcPr>
          <w:p w14:paraId="5035FBE2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Nuclear membrane</w:t>
            </w:r>
          </w:p>
        </w:tc>
        <w:tc>
          <w:tcPr>
            <w:tcW w:w="2977" w:type="dxa"/>
          </w:tcPr>
          <w:p w14:paraId="420D000B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F3635A" w:rsidRPr="00F3635A" w14:paraId="3215D986" w14:textId="77777777" w:rsidTr="004D0324">
        <w:trPr>
          <w:trHeight w:val="458"/>
        </w:trPr>
        <w:tc>
          <w:tcPr>
            <w:tcW w:w="3664" w:type="dxa"/>
          </w:tcPr>
          <w:p w14:paraId="09695E79" w14:textId="77777777" w:rsidR="00186F99" w:rsidRPr="00F3635A" w:rsidRDefault="00186F99" w:rsidP="00E850CC">
            <w:pPr>
              <w:spacing w:line="36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>Tg(</w: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βactin</w:t>
            </w: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>:maKate2-ras)</w:t>
            </w:r>
          </w:p>
          <w:p w14:paraId="2A59FA3C" w14:textId="77777777" w:rsidR="00186F99" w:rsidRPr="00F3635A" w:rsidRDefault="00186F99" w:rsidP="00E850CC">
            <w:pPr>
              <w:spacing w:line="360" w:lineRule="auto"/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2573" w:type="dxa"/>
          </w:tcPr>
          <w:p w14:paraId="58E1A510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Cell membrane</w:t>
            </w:r>
          </w:p>
        </w:tc>
        <w:tc>
          <w:tcPr>
            <w:tcW w:w="2977" w:type="dxa"/>
          </w:tcPr>
          <w:p w14:paraId="63864BC6" w14:textId="76C24901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="009C10F0"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Author&gt;Matejcic&lt;/Author&gt;&lt;Year&gt;2018&lt;/Year&gt;&lt;IDText&gt;A non-cell-autonomous actin redistribution enables isotropic retinal growth&lt;/IDText&gt;&lt;DisplayText&gt;(Matejcic, Salbreux and Norden 2018)&lt;/DisplayText&gt;&lt;record&gt;&lt;dates&gt;&lt;pub-dates&gt;&lt;date&gt;Aug&lt;/date&gt;&lt;/pub-dates&gt;&lt;year&gt;2018&lt;/year&gt;&lt;/dates&gt;&lt;keywords&gt;&lt;keyword&gt;Actins/physiology&lt;/keyword&gt;&lt;keyword&gt;Animals&lt;/keyword&gt;&lt;keyword&gt;Cell Growth Processes/physiology&lt;/keyword&gt;&lt;keyword&gt;Cell Movement&lt;/keyword&gt;&lt;keyword&gt;Cell Shape/physiology&lt;/keyword&gt;&lt;keyword&gt;Morphogenesis&lt;/keyword&gt;&lt;keyword&gt;Retina/*cytology/*growth &amp;amp; development&lt;/keyword&gt;&lt;keyword&gt;Zebrafish&lt;/keyword&gt;&lt;keyword&gt;Zebrafish Proteins&lt;/keyword&gt;&lt;/keywords&gt;&lt;urls&gt;&lt;related-urls&gt;&lt;url&gt;https://www.ncbi.nlm.nih.gov/pubmed/30096143&lt;/url&gt;&lt;/related-urls&gt;&lt;/urls&gt;&lt;isbn&gt;1545-7885 (Electronic)&amp;#xD;1544-9173 (Linking)&lt;/isbn&gt;&lt;custom2&gt;PMC6117063&lt;/custom2&gt;&lt;titles&gt;&lt;title&gt;A non-cell-autonomous actin redistribution enables isotropic retinal growth&lt;/title&gt;&lt;secondary-title&gt;PLoS Biol&lt;/secondary-title&gt;&lt;/titles&gt;&lt;pages&gt;e2006018&lt;/pages&gt;&lt;number&gt;8&lt;/number&gt;&lt;contributors&gt;&lt;authors&gt;&lt;author&gt;Matejcic, M.&lt;/author&gt;&lt;author&gt;Salbreux, G.&lt;/author&gt;&lt;author&gt;Norden, C.&lt;/author&gt;&lt;/authors&gt;&lt;/contributors&gt;&lt;edition&gt;2018/08/11&lt;/edition&gt;&lt;added-date format="utc"&gt;1630651463&lt;/added-date&gt;&lt;ref-type name="Journal Article"&gt;17&lt;/ref-type&gt;&lt;auth-address&gt;Max Planck Institute of Molecular Cell Biology and Genetics, Dresden, Germany.&amp;#xD;The Francis Crick Institute, London, United Kingdom.&lt;/auth-address&gt;&lt;rec-number&gt;128&lt;/rec-number&gt;&lt;last-updated-date format="utc"&gt;1630652388&lt;/last-updated-date&gt;&lt;accession-num&gt;30096143&lt;/accession-num&gt;&lt;electronic-resource-num&gt;10.1371/journal.pbio.2006018&lt;/electronic-resource-num&gt;&lt;volume&gt;16&lt;/volume&gt;&lt;/record&gt;&lt;/Cite&gt;&lt;/EndNote&gt;</w:instrTex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="009C10F0" w:rsidRPr="00F3635A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Matejcic, Salbreux and Norden 2018)</w: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F3635A" w:rsidRPr="00F3635A" w14:paraId="23A03A45" w14:textId="77777777" w:rsidTr="004D0324">
        <w:trPr>
          <w:trHeight w:val="503"/>
        </w:trPr>
        <w:tc>
          <w:tcPr>
            <w:tcW w:w="3664" w:type="dxa"/>
          </w:tcPr>
          <w:p w14:paraId="0B46C76B" w14:textId="77777777" w:rsidR="00186F99" w:rsidRPr="00F3635A" w:rsidRDefault="00186F99" w:rsidP="00E850CC">
            <w:pPr>
              <w:spacing w:line="36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>Tg(</w:t>
            </w:r>
            <w:r w:rsidRPr="00F3635A">
              <w:rPr>
                <w:rFonts w:ascii="Arial" w:hAnsi="Arial" w:cs="Arial"/>
                <w:i/>
                <w:iCs/>
                <w:color w:val="000000" w:themeColor="text1"/>
                <w:shd w:val="clear" w:color="auto" w:fill="FFFFFF"/>
              </w:rPr>
              <w:t>atoh7</w:t>
            </w: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>:gap-RFP)</w:t>
            </w:r>
          </w:p>
          <w:p w14:paraId="355D1044" w14:textId="77777777" w:rsidR="00186F99" w:rsidRPr="00F3635A" w:rsidRDefault="00186F99" w:rsidP="00E850CC">
            <w:pPr>
              <w:spacing w:line="360" w:lineRule="auto"/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2573" w:type="dxa"/>
          </w:tcPr>
          <w:p w14:paraId="4E45C39D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Membranes of RGCs and PRs</w:t>
            </w:r>
          </w:p>
        </w:tc>
        <w:tc>
          <w:tcPr>
            <w:tcW w:w="2977" w:type="dxa"/>
          </w:tcPr>
          <w:p w14:paraId="656E3FBD" w14:textId="77777777" w:rsidR="00186F99" w:rsidRPr="00F3635A" w:rsidRDefault="00186F99" w:rsidP="00E850CC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</w:pP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fldChar w:fldCharType="begin"/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instrText xml:space="preserve"> ADDIN PAPERS2_CITATIONS &lt;citation&gt;&lt;priority&gt;0&lt;/priority&gt;&lt;uuid&gt;909A063F-EBC7-4EF8-8FBF-1BA4A17E6FA8&lt;/uuid&gt;&lt;publications&gt;&lt;publication&gt;&lt;subtype&gt;400&lt;/subtype&gt;&lt;location&gt;200,9,52.2011880,0.1161837&lt;/location&gt;&lt;title&gt;Polarization and orientation of retinal ganglion cells in vivo&lt;/title&gt;&lt;volume&gt;1&lt;/volume&gt;&lt;publication_date&gt;99200600001200000000200000&lt;/publication_date&gt;&lt;uuid&gt;60DA4E80-4B26-4E47-BE33-25DD23445975&lt;/uuid&gt;&lt;type&gt;400&lt;/type&gt;&lt;accepted_date&gt;99200610131200000000222000&lt;/accepted_date&gt;&lt;submission_date&gt;99200608021200000000222000&lt;/submission_date&gt;&lt;doi&gt;10.1186/1749-8104-1-2&lt;/doi&gt;&lt;institution&gt;Department of Physiology, Development and Neuroscience, University of Cambridge, Cambridge, UK.&lt;/institution&gt;&lt;startpage&gt;2&lt;/startpage&gt;&lt;bundle&gt;&lt;publication&gt;&lt;title&gt;Neural development&lt;/title&gt;&lt;uuid&gt;7750ED64-5848-4F8E-A969-3B0D4CC7768C&lt;/uuid&gt;&lt;subtype&gt;-100&lt;/subtype&gt;&lt;publisher&gt;BioMed Central Ltd&lt;/publisher&gt;&lt;type&gt;-100&lt;/type&gt;&lt;/publication&gt;&lt;/bundle&gt;&lt;authors&gt;&lt;author&gt;&lt;lastName&gt;Zolessi&lt;/lastName&gt;&lt;firstName&gt;Flavio&lt;/firstName&gt;&lt;middleNames&gt;R&lt;/middleNames&gt;&lt;/author&gt;&lt;author&gt;&lt;lastName&gt;Poggi&lt;/lastName&gt;&lt;firstName&gt;Lucia&lt;/firstName&gt;&lt;/author&gt;&lt;author&gt;&lt;lastName&gt;Wilkinson&lt;/lastName&gt;&lt;firstName&gt;Christopher&lt;/firstName&gt;&lt;middleNames&gt;J&lt;/middleNames&gt;&lt;/author&gt;&lt;author&gt;&lt;lastName&gt;Chien&lt;/lastName&gt;&lt;firstName&gt;Chi-Bin&lt;/firstName&gt;&lt;/author&gt;&lt;author&gt;&lt;lastName&gt;Harris&lt;/lastName&gt;&lt;firstName&gt;William&lt;/firstName&gt;&lt;middleNames&gt;A&lt;/middleNames&gt;&lt;/author&gt;&lt;/authors&gt;&lt;/publication&gt;&lt;/publications&gt;&lt;cites&gt;&lt;/cites&gt;&lt;/citation&gt;</w:instrText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fldChar w:fldCharType="separate"/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(Zolessi et al., 2006)</w:t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fldChar w:fldCharType="end"/>
            </w:r>
          </w:p>
          <w:p w14:paraId="51903078" w14:textId="77777777" w:rsidR="00186F99" w:rsidRPr="00F3635A" w:rsidRDefault="00186F99" w:rsidP="00E850CC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</w:pPr>
          </w:p>
        </w:tc>
      </w:tr>
      <w:tr w:rsidR="00F3635A" w:rsidRPr="00F3635A" w14:paraId="48A9AF94" w14:textId="77777777" w:rsidTr="004D0324">
        <w:trPr>
          <w:trHeight w:val="356"/>
        </w:trPr>
        <w:tc>
          <w:tcPr>
            <w:tcW w:w="3664" w:type="dxa"/>
          </w:tcPr>
          <w:p w14:paraId="54E83844" w14:textId="77777777" w:rsidR="00186F99" w:rsidRPr="00F3635A" w:rsidRDefault="00186F99" w:rsidP="00E850CC">
            <w:pPr>
              <w:spacing w:line="360" w:lineRule="auto"/>
              <w:rPr>
                <w:rStyle w:val="Emphasis"/>
                <w:rFonts w:ascii="Arial" w:eastAsiaTheme="majorEastAsia" w:hAnsi="Arial" w:cs="Arial"/>
                <w:i w:val="0"/>
                <w:iCs w:val="0"/>
                <w:color w:val="000000" w:themeColor="text1"/>
                <w:sz w:val="22"/>
                <w:szCs w:val="22"/>
              </w:rPr>
            </w:pP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>Tg(</w: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actb2</w:t>
            </w: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>:mCherry-Hsa.UTRN)</w: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</w:p>
        </w:tc>
        <w:tc>
          <w:tcPr>
            <w:tcW w:w="2573" w:type="dxa"/>
          </w:tcPr>
          <w:p w14:paraId="6BC36251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Stable F-Actin filaments</w:t>
            </w:r>
          </w:p>
        </w:tc>
        <w:tc>
          <w:tcPr>
            <w:tcW w:w="2977" w:type="dxa"/>
          </w:tcPr>
          <w:p w14:paraId="419FA08E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PAPERS2_CITATIONS &lt;citation&gt;&lt;priority&gt;0&lt;/priority&gt;&lt;uuid&gt;CC881EA0-10A9-48F0-913E-3BECA6E0B4C6&lt;/uuid&gt;&lt;publications&gt;&lt;publication&gt;&lt;subtype&gt;400&lt;/subtype&gt;&lt;publisher&gt;Elsevier Inc.&lt;/publisher&gt;&lt;title&gt;The Notochord Breaks Bilateral Symmetry by Controlling Cell Shapes in the Zebrafish Laterality Organ&lt;/title&gt;&lt;url&gt;http://dx.doi.org/10.1016/j.devcel.2014.11.003&lt;/url&gt;&lt;volume&gt;31&lt;/volume&gt;&lt;publication_date&gt;99201412221200000000222000&lt;/publication_date&gt;&lt;uuid&gt;49C7B688-F4B3-4055-9336-E9C6C244C955&lt;/uuid&gt;&lt;type&gt;400&lt;/type&gt;&lt;number&gt;6&lt;/number&gt;&lt;doi&gt;10.1016/j.devcel.2014.11.003&lt;/doi&gt;&lt;startpage&gt;774&lt;/startpage&gt;&lt;endpage&gt;783&lt;/endpage&gt;&lt;bundle&gt;&lt;publication&gt;&lt;title&gt;DEVCEL&lt;/title&gt;&lt;uuid&gt;28C9C679-E744-43AB-918A-50046A841B56&lt;/uuid&gt;&lt;subtype&gt;-100&lt;/subtype&gt;&lt;publisher&gt;Elsevier&lt;/publisher&gt;&lt;type&gt;-100&lt;/type&gt;&lt;url&gt;http://www.cell.com/developmental-cell/&lt;/url&gt;&lt;/publication&gt;&lt;/bundle&gt;&lt;authors&gt;&lt;author&gt;&lt;lastName&gt;Compagnon&lt;/lastName&gt;&lt;firstName&gt;Julien&lt;/firstName&gt;&lt;/author&gt;&lt;author&gt;&lt;lastName&gt;Barone&lt;/lastName&gt;&lt;firstName&gt;Vanessa&lt;/firstName&gt;&lt;/author&gt;&lt;author&gt;&lt;lastName&gt;Rajshekar&lt;/lastName&gt;&lt;firstName&gt;Srivarsha&lt;/firstName&gt;&lt;/author&gt;&lt;author&gt;&lt;lastName&gt;Kottmeier&lt;/lastName&gt;&lt;firstName&gt;Rita&lt;/firstName&gt;&lt;/author&gt;&lt;author&gt;&lt;lastName&gt;Pranjic-Ferscha&lt;/lastName&gt;&lt;firstName&gt;Kornelija&lt;/firstName&gt;&lt;/author&gt;&lt;author&gt;&lt;lastName&gt;Behrndt&lt;/lastName&gt;&lt;firstName&gt;Martin&lt;/firstName&gt;&lt;/author&gt;&lt;author&gt;&lt;lastName&gt;Heisenberg&lt;/lastName&gt;&lt;firstName&gt;Carl-Philipp&lt;/firstName&gt;&lt;/author&gt;&lt;/authors&gt;&lt;/publication&gt;&lt;/publications&gt;&lt;cites&gt;&lt;/cites&gt;&lt;/citation&gt;</w:instrTex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(Compagnon et al., 2014)</w: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  <w:p w14:paraId="23DF4D6A" w14:textId="77777777" w:rsidR="00186F99" w:rsidRPr="00F3635A" w:rsidRDefault="00186F99" w:rsidP="00E850CC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</w:tr>
      <w:tr w:rsidR="00F3635A" w:rsidRPr="00F3635A" w14:paraId="586214C0" w14:textId="77777777" w:rsidTr="004D0324">
        <w:trPr>
          <w:trHeight w:val="488"/>
        </w:trPr>
        <w:tc>
          <w:tcPr>
            <w:tcW w:w="3664" w:type="dxa"/>
          </w:tcPr>
          <w:p w14:paraId="30C192F7" w14:textId="77777777" w:rsidR="00186F99" w:rsidRPr="00F3635A" w:rsidRDefault="00186F99" w:rsidP="00E850CC">
            <w:pPr>
              <w:spacing w:line="360" w:lineRule="auto"/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>Tg(ptf1a:Gal4-VP16, UAS:gap-YFP)</w:t>
            </w:r>
          </w:p>
        </w:tc>
        <w:tc>
          <w:tcPr>
            <w:tcW w:w="2573" w:type="dxa"/>
          </w:tcPr>
          <w:p w14:paraId="0D2FCB2D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Membranes of ACs and HCs</w:t>
            </w:r>
          </w:p>
        </w:tc>
        <w:tc>
          <w:tcPr>
            <w:tcW w:w="2977" w:type="dxa"/>
          </w:tcPr>
          <w:p w14:paraId="7D922EB9" w14:textId="77777777" w:rsidR="00186F99" w:rsidRPr="00F3635A" w:rsidRDefault="00186F99" w:rsidP="00E850CC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PAPERS2_CITATIONS &lt;citation&gt;&lt;priority&gt;0&lt;/priority&gt;&lt;uuid&gt;C7759C05-F83C-48E1-A4E7-1BF642FEB348&lt;/uuid&gt;&lt;publications&gt;&lt;publication&gt;&lt;subtype&gt;-1000&lt;/subtype&gt;&lt;place&gt;Totowa, NJ&lt;/place&gt;&lt;publisher&gt;Humana Press&lt;/publisher&gt;&lt;title&gt;Nitroreductase-Mediated Cell Ablation in Transgenic Zebrafish Embryos&lt;/title&gt;&lt;url&gt;http://link.springer.com/10.1007/978-1-60327-977-2_9&lt;/url&gt;&lt;volume&gt;546&lt;/volume&gt;&lt;publication_date&gt;99200903111200000000222000&lt;/publication_date&gt;&lt;uuid&gt;836DFBAF-E7C3-4D32-8FBC-4948CF419108&lt;/uuid&gt;&lt;type&gt;-1000&lt;/type&gt;&lt;number&gt;Chapter 9&lt;/number&gt;&lt;subtitle&gt;Methods in Molecular Biology&lt;/subtitle&gt;&lt;doi&gt;10.1007/978-1-60327-977-2_9&lt;/doi&gt;&lt;startpage&gt;133&lt;/startpage&gt;&lt;endpage&gt;143&lt;/endpage&gt;&lt;bundle&gt;&lt;publication&gt;&lt;subtype&gt;0&lt;/subtype&gt;&lt;place&gt;Totowa, NJ&lt;/place&gt;&lt;publisher&gt;Humana Press&lt;/publisher&gt;&lt;title&gt;Zebrafish&lt;/title&gt;&lt;url&gt;http://link.springer.com/10.1007/978-1-60327-977-2&lt;/url&gt;&lt;volume&gt;546&lt;/volume&gt;&lt;publication_date&gt;99200900001200000000200000&lt;/publication_date&gt;&lt;uuid&gt;D4EAAE37-5DD2-4E11-AEEC-850DDFDE408F&lt;/uuid&gt;&lt;type&gt;0&lt;/type&gt;&lt;citekey&gt;Lieschke:2009bz&lt;/citekey&gt;&lt;subtitle&gt;Methods in Molecular Biology&lt;/subtitle&gt;&lt;doi&gt;10.1007/978-1-60327-977-2&lt;/doi&gt;&lt;editors&gt;&lt;author&gt;&lt;lastName&gt;Lieschke&lt;/lastName&gt;&lt;firstName&gt;Graham&lt;/firstName&gt;&lt;middleNames&gt;J&lt;/middleNames&gt;&lt;/author&gt;&lt;author&gt;&lt;lastName&gt;Oates&lt;/lastName&gt;&lt;firstName&gt;Andrew&lt;/firstName&gt;&lt;middleNames&gt;C&lt;/middleNames&gt;&lt;/author&gt;&lt;author&gt;&lt;lastName&gt;Kawakami&lt;/lastName&gt;&lt;firstName&gt;Koichi&lt;/firstName&gt;&lt;/author&gt;&lt;/editors&gt;&lt;/publication&gt;&lt;/bundle&gt;&lt;authors&gt;&lt;author&gt;&lt;lastName&gt;Pisharath&lt;/lastName&gt;&lt;firstName&gt;Harshan&lt;/firstName&gt;&lt;/author&gt;&lt;author&gt;&lt;lastName&gt;Parsons&lt;/lastName&gt;&lt;firstName&gt;Michael&lt;/firstName&gt;&lt;middleNames&gt;J&lt;/middleNames&gt;&lt;/author&gt;&lt;/authors&gt;&lt;/publication&gt;&lt;/publications&gt;&lt;cites&gt;&lt;/cites&gt;&lt;/citation&gt;</w:instrText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(Pisharath and Parsons, 2009)</w:t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  <w:p w14:paraId="6C1763F1" w14:textId="77777777" w:rsidR="00186F99" w:rsidRPr="00F3635A" w:rsidRDefault="00186F99" w:rsidP="00E850CC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PAPERS2_CITATIONS &lt;citation&gt;&lt;priority&gt;0&lt;/priority&gt;&lt;uuid&gt;5A1C1A5B-B442-462C-924D-50E538EB9F7B&lt;/uuid&gt;&lt;publications&gt;&lt;publication&gt;&lt;subtype&gt;400&lt;/subtype&gt;&lt;publisher&gt;Society for Neuroscience&lt;/publisher&gt;&lt;title&gt;In vivo development of outer retinal synapses in the absence of glial contact.&lt;/title&gt;&lt;url&gt;http://www.jneurosci.org/cgi/doi/10.1523/JNEUROSCI.3391-10.2010&lt;/url&gt;&lt;volume&gt;30&lt;/volume&gt;&lt;publication_date&gt;99201009081200000000222000&lt;/publication_date&gt;&lt;uuid&gt;B78AB89D-00B0-4DC6-979B-B16363DDCE4F&lt;/uuid&gt;&lt;type&gt;400&lt;/type&gt;&lt;number&gt;36&lt;/number&gt;&lt;doi&gt;10.1523/JNEUROSCI.3391-10.2010&lt;/doi&gt;&lt;institution&gt;Department of Biological Structure, University of Washington, Seattle, Washington 98195, USA.&lt;/institution&gt;&lt;startpage&gt;11951&lt;/startpage&gt;&lt;endpage&gt;11961&lt;/endpage&gt;&lt;bundle&gt;&lt;publication&gt;&lt;title&gt;Journal of Neuroscience&lt;/title&gt;&lt;uuid&gt;1B16E8B0-DFB5-4EA1-8460-5BDEAD58382A&lt;/uuid&gt;&lt;subtype&gt;-100&lt;/subtype&gt;&lt;type&gt;-100&lt;/type&gt;&lt;/publication&gt;&lt;/bundle&gt;&lt;authors&gt;&lt;author&gt;&lt;lastName&gt;Williams&lt;/lastName&gt;&lt;firstName&gt;Philip&lt;/firstName&gt;&lt;middleNames&gt;R&lt;/middleNames&gt;&lt;/author&gt;&lt;author&gt;&lt;lastName&gt;Suzuki&lt;/lastName&gt;&lt;firstName&gt;Sachihiro&lt;/firstName&gt;&lt;middleNames&gt;C&lt;/middleNames&gt;&lt;/author&gt;&lt;author&gt;&lt;lastName&gt;Yoshimatsu&lt;/lastName&gt;&lt;firstName&gt;Takeshi&lt;/firstName&gt;&lt;/author&gt;&lt;author&gt;&lt;lastName&gt;Lawrence&lt;/lastName&gt;&lt;firstName&gt;Owen&lt;/firstName&gt;&lt;middleNames&gt;T&lt;/middleNames&gt;&lt;/author&gt;&lt;author&gt;&lt;lastName&gt;Waldron&lt;/lastName&gt;&lt;firstName&gt;Steven&lt;/firstName&gt;&lt;middleNames&gt;J&lt;/middleNames&gt;&lt;/author&gt;&lt;author&gt;&lt;lastName&gt;Parsons&lt;/lastName&gt;&lt;firstName&gt;Michael&lt;/firstName&gt;&lt;middleNames&gt;J&lt;/middleNames&gt;&lt;/author&gt;&lt;author&gt;&lt;lastName&gt;Nonet&lt;/lastName&gt;&lt;firstName&gt;Michael&lt;/firstName&gt;&lt;middleNames&gt;L&lt;/middleNames&gt;&lt;/author&gt;&lt;author&gt;&lt;lastName&gt;Wong&lt;/lastName&gt;&lt;firstName&gt;Rachel&lt;/firstName&gt;&lt;middleNames&gt;O L&lt;/middleNames&gt;&lt;/author&gt;&lt;/authors&gt;&lt;/publication&gt;&lt;/publications&gt;&lt;cites&gt;&lt;/cites&gt;&lt;/citation&gt;</w:instrText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(Williams et al., 2010)</w:t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F3635A" w:rsidRPr="00F3635A" w14:paraId="5A35BF0C" w14:textId="77777777" w:rsidTr="004D0324">
        <w:trPr>
          <w:trHeight w:val="90"/>
        </w:trPr>
        <w:tc>
          <w:tcPr>
            <w:tcW w:w="3664" w:type="dxa"/>
          </w:tcPr>
          <w:p w14:paraId="45C301DC" w14:textId="77777777" w:rsidR="00186F99" w:rsidRPr="00F3635A" w:rsidRDefault="00186F99" w:rsidP="00E850CC">
            <w:pPr>
              <w:spacing w:line="480" w:lineRule="auto"/>
              <w:jc w:val="both"/>
              <w:rPr>
                <w:rFonts w:ascii="Arial" w:eastAsiaTheme="minorHAnsi" w:hAnsi="Arial" w:cs="Arial"/>
                <w:i/>
                <w:iCs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Tg(ubi: ssNcan-GFP)</w:t>
            </w:r>
          </w:p>
          <w:p w14:paraId="652B3547" w14:textId="77777777" w:rsidR="00186F99" w:rsidRPr="00F3635A" w:rsidRDefault="00186F99" w:rsidP="00E850CC">
            <w:pPr>
              <w:spacing w:line="480" w:lineRule="auto"/>
              <w:jc w:val="both"/>
              <w:rPr>
                <w:rStyle w:val="Emphasis"/>
                <w:rFonts w:ascii="Arial" w:eastAsiaTheme="majorEastAsia" w:hAnsi="Arial" w:cs="Arial"/>
                <w:i w:val="0"/>
                <w:iCs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2573" w:type="dxa"/>
          </w:tcPr>
          <w:p w14:paraId="45A7D543" w14:textId="77777777" w:rsidR="00186F99" w:rsidRPr="00F3635A" w:rsidRDefault="00186F99" w:rsidP="00E850CC">
            <w:pPr>
              <w:jc w:val="both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eastAsiaTheme="minorHAnsi" w:hAnsi="Arial" w:cs="Arial"/>
                <w:color w:val="000000" w:themeColor="text1"/>
                <w:sz w:val="22"/>
                <w:szCs w:val="22"/>
              </w:rPr>
              <w:t>Hyaluronic acid (HA)</w: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-binding domain of Neurocan fused to GFP </w:t>
            </w:r>
          </w:p>
        </w:tc>
        <w:tc>
          <w:tcPr>
            <w:tcW w:w="2977" w:type="dxa"/>
          </w:tcPr>
          <w:p w14:paraId="52AD3777" w14:textId="1BEF8440" w:rsidR="00186F99" w:rsidRPr="00F3635A" w:rsidRDefault="00186F99" w:rsidP="00E850CC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Gift from Huisken laboratory</w:t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vertAlign w:val="superscript"/>
              </w:rPr>
              <w:t>1</w:t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. Originally from Kelly Smith laboratory</w:t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vertAlign w:val="superscript"/>
              </w:rPr>
              <w:t>2</w:t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HcmFzc2luaTwvQXV0aG9yPjxZZWFyPjIwMTg8L1llYXI+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</w:fldData>
              </w:fldChar>
            </w:r>
            <w:r w:rsidR="009C10F0"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="009C10F0"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HcmFzc2luaTwvQXV0aG9yPjxZZWFyPjIwMTg8L1llYXI+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</w:fldData>
              </w:fldChar>
            </w:r>
            <w:r w:rsidR="009C10F0"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="009C10F0"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r>
            <w:r w:rsidR="009C10F0"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="009C10F0" w:rsidRPr="00F3635A">
              <w:rPr>
                <w:rStyle w:val="xref-bibr"/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Grassini et al. 2018)</w:t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.</w:t>
            </w:r>
          </w:p>
        </w:tc>
      </w:tr>
      <w:tr w:rsidR="00F3635A" w:rsidRPr="00F3635A" w14:paraId="2404CD79" w14:textId="77777777" w:rsidTr="004D0324">
        <w:trPr>
          <w:trHeight w:val="488"/>
        </w:trPr>
        <w:tc>
          <w:tcPr>
            <w:tcW w:w="3664" w:type="dxa"/>
          </w:tcPr>
          <w:p w14:paraId="5AEF2200" w14:textId="77777777" w:rsidR="00186F99" w:rsidRPr="00F3635A" w:rsidRDefault="00186F99" w:rsidP="00E850CC">
            <w:pPr>
              <w:spacing w:line="360" w:lineRule="auto"/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>Tg(ptf1a:Gal4-VP16, UAS:gap-YFP)</w:t>
            </w:r>
          </w:p>
        </w:tc>
        <w:tc>
          <w:tcPr>
            <w:tcW w:w="2573" w:type="dxa"/>
          </w:tcPr>
          <w:p w14:paraId="22F83065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Membranes of ACs and HCs</w:t>
            </w:r>
          </w:p>
        </w:tc>
        <w:tc>
          <w:tcPr>
            <w:tcW w:w="2977" w:type="dxa"/>
          </w:tcPr>
          <w:p w14:paraId="266556BA" w14:textId="77777777" w:rsidR="00186F99" w:rsidRPr="00F3635A" w:rsidRDefault="00186F99" w:rsidP="00E850CC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PAPERS2_CITATIONS &lt;citation&gt;&lt;priority&gt;0&lt;/priority&gt;&lt;uuid&gt;C7759C05-F83C-48E1-A4E7-1BF642FEB348&lt;/uuid&gt;&lt;publications&gt;&lt;publication&gt;&lt;subtype&gt;-1000&lt;/subtype&gt;&lt;place&gt;Totowa, NJ&lt;/place&gt;&lt;publisher&gt;Humana Press&lt;/publisher&gt;&lt;title&gt;Nitroreductase-Mediated Cell Ablation in Transgenic Zebrafish Embryos&lt;/title&gt;&lt;url&gt;http://link.springer.com/10.1007/978-1-60327-977-2_9&lt;/url&gt;&lt;volume&gt;546&lt;/volume&gt;&lt;publication_date&gt;99200903111200000000222000&lt;/publication_date&gt;&lt;uuid&gt;836DFBAF-E7C3-4D32-8FBC-4948CF419108&lt;/uuid&gt;&lt;type&gt;-1000&lt;/type&gt;&lt;number&gt;Chapter 9&lt;/number&gt;&lt;subtitle&gt;Methods in Molecular Biology&lt;/subtitle&gt;&lt;doi&gt;10.1007/978-1-60327-977-2_9&lt;/doi&gt;&lt;startpage&gt;133&lt;/startpage&gt;&lt;endpage&gt;143&lt;/endpage&gt;&lt;bundle&gt;&lt;publication&gt;&lt;subtype&gt;0&lt;/subtype&gt;&lt;place&gt;Totowa, NJ&lt;/place&gt;&lt;publisher&gt;Humana Press&lt;/publisher&gt;&lt;title&gt;Zebrafish&lt;/title&gt;&lt;url&gt;http://link.springer.com/10.1007/978-1-60327-977-2&lt;/url&gt;&lt;volume&gt;546&lt;/volume&gt;&lt;publication_date&gt;99200900001200000000200000&lt;/publication_date&gt;&lt;uuid&gt;D4EAAE37-5DD2-4E11-AEEC-850DDFDE408F&lt;/uuid&gt;&lt;type&gt;0&lt;/type&gt;&lt;citekey&gt;Lieschke:2009bz&lt;/citekey&gt;&lt;subtitle&gt;Methods in Molecular Biology&lt;/subtitle&gt;&lt;doi&gt;10.1007/978-1-60327-977-2&lt;/doi&gt;&lt;editors&gt;&lt;author&gt;&lt;lastName&gt;Lieschke&lt;/lastName&gt;&lt;firstName&gt;Graham&lt;/firstName&gt;&lt;middleNames&gt;J&lt;/middleNames&gt;&lt;/author&gt;&lt;author&gt;&lt;lastName&gt;Oates&lt;/lastName&gt;&lt;firstName&gt;Andrew&lt;/firstName&gt;&lt;middleNames&gt;C&lt;/middleNames&gt;&lt;/author&gt;&lt;author&gt;&lt;lastName&gt;Kawakami&lt;/lastName&gt;&lt;firstName&gt;Koichi&lt;/firstName&gt;&lt;/author&gt;&lt;/editors&gt;&lt;/publication&gt;&lt;/bundle&gt;&lt;authors&gt;&lt;author&gt;&lt;lastName&gt;Pisharath&lt;/lastName&gt;&lt;firstName&gt;Harshan&lt;/firstName&gt;&lt;/author&gt;&lt;author&gt;&lt;lastName&gt;Parsons&lt;/lastName&gt;&lt;firstName&gt;Michael&lt;/firstName&gt;&lt;middleNames&gt;J&lt;/middleNames&gt;&lt;/author&gt;&lt;/authors&gt;&lt;/publication&gt;&lt;/publications&gt;&lt;cites&gt;&lt;/cites&gt;&lt;/citation&gt;</w:instrText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(Pisharath and Parsons, 2009)</w:t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  <w:p w14:paraId="18BCF4B7" w14:textId="77777777" w:rsidR="00186F99" w:rsidRPr="00F3635A" w:rsidRDefault="00186F99" w:rsidP="00E850CC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PAPERS2_CITATIONS &lt;citation&gt;&lt;priority&gt;0&lt;/priority&gt;&lt;uuid&gt;5A1C1A5B-B442-462C-924D-50E538EB9F7B&lt;/uuid&gt;&lt;publications&gt;&lt;publication&gt;&lt;subtype&gt;400&lt;/subtype&gt;&lt;publisher&gt;Society for Neuroscience&lt;/publisher&gt;&lt;title&gt;In vivo development of outer retinal synapses in the absence of glial contact.&lt;/title&gt;&lt;url&gt;http://www.jneurosci.org/cgi/doi/10.1523/JNEUROSCI.3391-10.2010&lt;/url&gt;&lt;volume&gt;30&lt;/volume&gt;&lt;publication_date&gt;99201009081200000000222000&lt;/publication_date&gt;&lt;uuid&gt;B78AB89D-00B0-4DC6-979B-B16363DDCE4F&lt;/uuid&gt;&lt;type&gt;400&lt;/type&gt;&lt;number&gt;36&lt;/number&gt;&lt;doi&gt;10.1523/JNEUROSCI.3391-10.2010&lt;/doi&gt;&lt;institution&gt;Department of Biological Structure, University of Washington, Seattle, Washington 98195, USA.&lt;/institution&gt;&lt;startpage&gt;11951&lt;/startpage&gt;&lt;endpage&gt;11961&lt;/endpage&gt;&lt;bundle&gt;&lt;publication&gt;&lt;title&gt;Journal of Neuroscience&lt;/title&gt;&lt;uuid&gt;1B16E8B0-DFB5-4EA1-8460-5BDEAD58382A&lt;/uuid&gt;&lt;subtype&gt;-100&lt;/subtype&gt;&lt;type&gt;-100&lt;/type&gt;&lt;/publication&gt;&lt;/bundle&gt;&lt;authors&gt;&lt;author&gt;&lt;lastName&gt;Williams&lt;/lastName&gt;&lt;firstName&gt;Philip&lt;/firstName&gt;&lt;middleNames&gt;R&lt;/middleNames&gt;&lt;/author&gt;&lt;author&gt;&lt;lastName&gt;Suzuki&lt;/lastName&gt;&lt;firstName&gt;Sachihiro&lt;/firstName&gt;&lt;middleNames&gt;C&lt;/middleNames&gt;&lt;/author&gt;&lt;author&gt;&lt;lastName&gt;Yoshimatsu&lt;/lastName&gt;&lt;firstName&gt;Takeshi&lt;/firstName&gt;&lt;/author&gt;&lt;author&gt;&lt;lastName&gt;Lawrence&lt;/lastName&gt;&lt;firstName&gt;Owen&lt;/firstName&gt;&lt;middleNames&gt;T&lt;/middleNames&gt;&lt;/author&gt;&lt;author&gt;&lt;lastName&gt;Waldron&lt;/lastName&gt;&lt;firstName&gt;Steven&lt;/firstName&gt;&lt;middleNames&gt;J&lt;/middleNames&gt;&lt;/author&gt;&lt;author&gt;&lt;lastName&gt;Parsons&lt;/lastName&gt;&lt;firstName&gt;Michael&lt;/firstName&gt;&lt;middleNames&gt;J&lt;/middleNames&gt;&lt;/author&gt;&lt;author&gt;&lt;lastName&gt;Nonet&lt;/lastName&gt;&lt;firstName&gt;Michael&lt;/firstName&gt;&lt;middleNames&gt;L&lt;/middleNames&gt;&lt;/author&gt;&lt;author&gt;&lt;lastName&gt;Wong&lt;/lastName&gt;&lt;firstName&gt;Rachel&lt;/firstName&gt;&lt;middleNames&gt;O L&lt;/middleNames&gt;&lt;/author&gt;&lt;/authors&gt;&lt;/publication&gt;&lt;/publications&gt;&lt;cites&gt;&lt;/cites&gt;&lt;/citation&gt;</w:instrText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(Williams et al., 2010)</w:t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F3635A" w:rsidRPr="00F3635A" w14:paraId="47A26906" w14:textId="77777777" w:rsidTr="004D0324">
        <w:trPr>
          <w:trHeight w:val="488"/>
        </w:trPr>
        <w:tc>
          <w:tcPr>
            <w:tcW w:w="3664" w:type="dxa"/>
          </w:tcPr>
          <w:p w14:paraId="655F571F" w14:textId="30CAF17D" w:rsidR="00B9635B" w:rsidRPr="00F3635A" w:rsidRDefault="00B9635B" w:rsidP="002B57D0">
            <w:pPr>
              <w:spacing w:line="360" w:lineRule="auto"/>
              <w:rPr>
                <w:rStyle w:val="Emphasis"/>
                <w:rFonts w:ascii="Arial" w:hAnsi="Arial" w:cs="Arial"/>
                <w:iCs w:val="0"/>
                <w:color w:val="000000" w:themeColor="text1"/>
                <w:sz w:val="22"/>
                <w:szCs w:val="22"/>
              </w:rPr>
            </w:pP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>Tg(</w:t>
            </w:r>
            <w:r w:rsidRPr="00F3635A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hsp70:L</w:t>
            </w:r>
            <w:r w:rsidR="00E42326" w:rsidRPr="00F3635A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mna</w:t>
            </w:r>
            <w:r w:rsidRPr="00F3635A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-mKate</w:t>
            </w:r>
            <w:r w:rsidR="00E42326" w:rsidRPr="00F3635A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2</w:t>
            </w: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2573" w:type="dxa"/>
          </w:tcPr>
          <w:p w14:paraId="159E3BAC" w14:textId="675F61C3" w:rsidR="00B9635B" w:rsidRPr="00F3635A" w:rsidRDefault="00B9635B" w:rsidP="002B57D0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Nuclear membrane</w:t>
            </w:r>
          </w:p>
        </w:tc>
        <w:tc>
          <w:tcPr>
            <w:tcW w:w="2977" w:type="dxa"/>
          </w:tcPr>
          <w:p w14:paraId="7EDB8C4D" w14:textId="7596B6D6" w:rsidR="00B9635B" w:rsidRPr="00F3635A" w:rsidRDefault="00B9635B" w:rsidP="002B57D0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F3635A" w:rsidRPr="00F3635A" w14:paraId="62ED624F" w14:textId="77777777" w:rsidTr="004D0324">
        <w:trPr>
          <w:trHeight w:val="488"/>
        </w:trPr>
        <w:tc>
          <w:tcPr>
            <w:tcW w:w="3664" w:type="dxa"/>
          </w:tcPr>
          <w:p w14:paraId="2F1873A5" w14:textId="70A56CA9" w:rsidR="00B9635B" w:rsidRPr="00F3635A" w:rsidRDefault="00B9635B" w:rsidP="002B57D0">
            <w:pPr>
              <w:spacing w:line="360" w:lineRule="auto"/>
              <w:rPr>
                <w:rStyle w:val="Emphasis"/>
                <w:rFonts w:ascii="Arial" w:eastAsiaTheme="majorEastAsia" w:hAnsi="Arial" w:cs="Arial"/>
                <w:i w:val="0"/>
                <w:iCs w:val="0"/>
                <w:color w:val="000000" w:themeColor="text1"/>
                <w:sz w:val="22"/>
                <w:szCs w:val="22"/>
              </w:rPr>
            </w:pP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>Tg(</w:t>
            </w:r>
            <w:r w:rsidRPr="00F3635A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H2A:mCherry</w:t>
            </w:r>
            <w:r w:rsidRPr="00F3635A">
              <w:rPr>
                <w:rStyle w:val="Emphasis"/>
                <w:rFonts w:ascii="Arial" w:eastAsiaTheme="majorEastAsia" w:hAnsi="Arial" w:cs="Arial"/>
                <w:i w:val="0"/>
                <w:iCs w:val="0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2573" w:type="dxa"/>
          </w:tcPr>
          <w:p w14:paraId="58195922" w14:textId="10ED83FB" w:rsidR="00B9635B" w:rsidRPr="00F3635A" w:rsidRDefault="00F76AA8" w:rsidP="002B57D0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Nuclei</w:t>
            </w:r>
          </w:p>
        </w:tc>
        <w:tc>
          <w:tcPr>
            <w:tcW w:w="2977" w:type="dxa"/>
          </w:tcPr>
          <w:p w14:paraId="5F7D3F2C" w14:textId="3A0BF9E6" w:rsidR="00B9635B" w:rsidRPr="00F3635A" w:rsidRDefault="009C10F0" w:rsidP="002B57D0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Author&gt;Knopf&lt;/Author&gt;&lt;Year&gt;2011&lt;/Year&gt;&lt;IDText&gt;Bone regenerates via dedifferentiation of osteoblasts in the zebrafish fin&lt;/IDText&gt;&lt;DisplayText&gt;(Knopf et al. 2011)&lt;/DisplayText&gt;&lt;record&gt;&lt;dates&gt;&lt;pub-dates&gt;&lt;date&gt;May 17&lt;/date&gt;&lt;/pub-dates&gt;&lt;year&gt;2011&lt;/year&gt;&lt;/dates&gt;&lt;keywords&gt;&lt;keyword&gt;Animal Fins/cytology/*metabolism&lt;/keyword&gt;&lt;keyword&gt;Animals&lt;/keyword&gt;&lt;keyword&gt;Bone and Bones/cytology/*metabolism&lt;/keyword&gt;&lt;keyword&gt;Cell Dedifferentiation&lt;/keyword&gt;&lt;keyword&gt;Down-Regulation&lt;/keyword&gt;&lt;keyword&gt;Osteoblasts/cytology/*metabolism&lt;/keyword&gt;&lt;keyword&gt;Zebrafish&lt;/keyword&gt;&lt;/keywords&gt;&lt;urls&gt;&lt;related-urls&gt;&lt;url&gt;https://www.ncbi.nlm.nih.gov/pubmed/21571227&lt;/url&gt;&lt;/related-urls&gt;&lt;/urls&gt;&lt;isbn&gt;1878-1551 (Electronic)&amp;#xD;1534-5807 (Linking)&lt;/isbn&gt;&lt;titles&gt;&lt;title&gt;Bone regenerates via dedifferentiation of osteoblasts in the zebrafish fin&lt;/title&gt;&lt;secondary-title&gt;Dev Cell&lt;/secondary-title&gt;&lt;/titles&gt;&lt;pages&gt;713-24&lt;/pages&gt;&lt;number&gt;5&lt;/number&gt;&lt;contributors&gt;&lt;authors&gt;&lt;author&gt;Knopf, F.&lt;/author&gt;&lt;author&gt;Hammond, C.&lt;/author&gt;&lt;author&gt;Chekuru, A.&lt;/author&gt;&lt;author&gt;Kurth, T.&lt;/author&gt;&lt;author&gt;Hans, S.&lt;/author&gt;&lt;author&gt;Weber, C. W.&lt;/author&gt;&lt;author&gt;Mahatma, G.&lt;/author&gt;&lt;author&gt;Fisher, S.&lt;/author&gt;&lt;author&gt;Brand, M.&lt;/author&gt;&lt;author&gt;Schulte-Merker, S.&lt;/author&gt;&lt;author&gt;Weidinger, G.&lt;/author&gt;&lt;/authors&gt;&lt;/contributors&gt;&lt;edition&gt;2011/05/17&lt;/edition&gt;&lt;added-date format="utc"&gt;1651135278&lt;/added-date&gt;&lt;ref-type name="Journal Article"&gt;17&lt;/ref-type&gt;&lt;auth-address&gt;Biotechnology Center and Center for Regenerative Therapies, University of Technology Dresden, Tatzberg 47-49, 01307 Dresden, Germany.&lt;/auth-address&gt;&lt;rec-number&gt;263&lt;/rec-number&gt;&lt;last-updated-date format="utc"&gt;1651135278&lt;/last-updated-date&gt;&lt;accession-num&gt;21571227&lt;/accession-num&gt;&lt;electronic-resource-num&gt;10.1016/j.devcel.2011.04.014&lt;/electronic-resource-num&gt;&lt;volume&gt;20&lt;/volume&gt;&lt;/record&gt;&lt;/Cite&gt;&lt;/EndNote&gt;</w:instrText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Pr="00F3635A">
              <w:rPr>
                <w:rStyle w:val="xref-bibr"/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Knopf et al. 2011)</w:t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</w:tbl>
    <w:p w14:paraId="674B6F40" w14:textId="77777777" w:rsidR="00186F99" w:rsidRPr="00F3635A" w:rsidRDefault="00186F99" w:rsidP="00186F99">
      <w:pPr>
        <w:rPr>
          <w:rFonts w:ascii="Arial" w:hAnsi="Arial" w:cs="Arial"/>
          <w:color w:val="000000" w:themeColor="text1"/>
          <w:sz w:val="22"/>
          <w:szCs w:val="22"/>
          <w:vertAlign w:val="superscript"/>
        </w:rPr>
      </w:pPr>
    </w:p>
    <w:p w14:paraId="53F7D15A" w14:textId="77777777" w:rsidR="00186F99" w:rsidRPr="00F3635A" w:rsidRDefault="00186F99" w:rsidP="00186F99">
      <w:pPr>
        <w:rPr>
          <w:rFonts w:ascii="Arial" w:hAnsi="Arial" w:cs="Arial"/>
          <w:color w:val="000000" w:themeColor="text1"/>
          <w:sz w:val="22"/>
          <w:szCs w:val="22"/>
        </w:rPr>
      </w:pPr>
      <w:r w:rsidRPr="00F3635A">
        <w:rPr>
          <w:rFonts w:ascii="Arial" w:hAnsi="Arial" w:cs="Arial"/>
          <w:color w:val="000000" w:themeColor="text1"/>
          <w:sz w:val="22"/>
          <w:szCs w:val="22"/>
          <w:vertAlign w:val="superscript"/>
        </w:rPr>
        <w:t xml:space="preserve">1. </w:t>
      </w:r>
      <w:r w:rsidRPr="00F3635A">
        <w:rPr>
          <w:rFonts w:ascii="Arial" w:hAnsi="Arial" w:cs="Arial"/>
          <w:color w:val="000000" w:themeColor="text1"/>
          <w:sz w:val="20"/>
          <w:szCs w:val="20"/>
        </w:rPr>
        <w:t>Jan Huisken, Morgridge Institute for Research, USA</w:t>
      </w:r>
    </w:p>
    <w:p w14:paraId="65274122" w14:textId="77777777" w:rsidR="00186F99" w:rsidRPr="00F3635A" w:rsidRDefault="00186F99" w:rsidP="00186F99">
      <w:pPr>
        <w:rPr>
          <w:rFonts w:ascii="Arial" w:hAnsi="Arial" w:cs="Arial"/>
          <w:color w:val="000000" w:themeColor="text1"/>
          <w:sz w:val="20"/>
          <w:szCs w:val="20"/>
        </w:rPr>
      </w:pPr>
      <w:r w:rsidRPr="00F3635A">
        <w:rPr>
          <w:rFonts w:ascii="Arial" w:hAnsi="Arial" w:cs="Arial"/>
          <w:color w:val="000000" w:themeColor="text1"/>
          <w:sz w:val="22"/>
          <w:szCs w:val="22"/>
          <w:vertAlign w:val="superscript"/>
        </w:rPr>
        <w:t xml:space="preserve">2. </w:t>
      </w:r>
      <w:r w:rsidRPr="00F3635A">
        <w:rPr>
          <w:rFonts w:ascii="Arial" w:hAnsi="Arial" w:cs="Arial"/>
          <w:color w:val="000000" w:themeColor="text1"/>
          <w:sz w:val="20"/>
          <w:szCs w:val="20"/>
        </w:rPr>
        <w:t>Kelly Smith, Institute for molecular biosciences, University of Queensland, Australia</w:t>
      </w:r>
    </w:p>
    <w:p w14:paraId="2DFAB495" w14:textId="77777777" w:rsidR="00186F99" w:rsidRPr="00F3635A" w:rsidRDefault="00186F99" w:rsidP="00186F99">
      <w:pPr>
        <w:rPr>
          <w:rFonts w:ascii="Arial" w:hAnsi="Arial" w:cs="Arial"/>
          <w:color w:val="000000" w:themeColor="text1"/>
          <w:sz w:val="22"/>
          <w:szCs w:val="22"/>
        </w:rPr>
      </w:pPr>
    </w:p>
    <w:p w14:paraId="15951860" w14:textId="77777777" w:rsidR="00FA14AD" w:rsidRDefault="00FA14AD" w:rsidP="00186F99">
      <w:pPr>
        <w:rPr>
          <w:rFonts w:ascii="Arial" w:hAnsi="Arial" w:cs="Arial"/>
          <w:color w:val="000000" w:themeColor="text1"/>
          <w:sz w:val="22"/>
          <w:szCs w:val="22"/>
        </w:rPr>
      </w:pPr>
    </w:p>
    <w:p w14:paraId="233FAE69" w14:textId="6CEB2FC9" w:rsidR="00F3635A" w:rsidRPr="00F3635A" w:rsidRDefault="005B1CF8" w:rsidP="00186F99">
      <w:pPr>
        <w:rPr>
          <w:rFonts w:ascii="Arial" w:hAnsi="Arial" w:cs="Arial"/>
          <w:color w:val="000000" w:themeColor="text1"/>
          <w:sz w:val="22"/>
          <w:szCs w:val="22"/>
        </w:rPr>
      </w:pPr>
      <w:r w:rsidRPr="00F3635A">
        <w:rPr>
          <w:rFonts w:ascii="Arial" w:hAnsi="Arial" w:cs="Arial"/>
          <w:b/>
          <w:bCs/>
          <w:color w:val="000000" w:themeColor="text1"/>
          <w:shd w:val="clear" w:color="auto" w:fill="FFFFFF"/>
        </w:rPr>
        <w:lastRenderedPageBreak/>
        <w:t>Supplementary File 1</w:t>
      </w:r>
      <w:r w:rsidRPr="00F3635A">
        <w:rPr>
          <w:rFonts w:ascii="Arial" w:hAnsi="Arial" w:cs="Arial"/>
          <w:b/>
          <w:bCs/>
          <w:color w:val="000000" w:themeColor="text1"/>
          <w:shd w:val="clear" w:color="auto" w:fill="FFFFFF"/>
          <w:lang w:val="en-US"/>
        </w:rPr>
        <w:t>b</w:t>
      </w:r>
      <w:r w:rsidR="00186F99" w:rsidRPr="00F3635A">
        <w:rPr>
          <w:rFonts w:ascii="Arial" w:hAnsi="Arial" w:cs="Arial"/>
          <w:b/>
          <w:color w:val="000000" w:themeColor="text1"/>
          <w:sz w:val="22"/>
          <w:szCs w:val="22"/>
        </w:rPr>
        <w:t>:</w:t>
      </w:r>
      <w:r w:rsidR="00186F99" w:rsidRPr="00F3635A">
        <w:rPr>
          <w:rFonts w:ascii="Arial" w:hAnsi="Arial" w:cs="Arial"/>
          <w:color w:val="000000" w:themeColor="text1"/>
          <w:sz w:val="22"/>
          <w:szCs w:val="22"/>
        </w:rPr>
        <w:t xml:space="preserve"> </w:t>
      </w:r>
    </w:p>
    <w:p w14:paraId="32BEFBED" w14:textId="3BCC2F4F" w:rsidR="00186F99" w:rsidRPr="00F3635A" w:rsidRDefault="00186F99" w:rsidP="00186F99">
      <w:pPr>
        <w:rPr>
          <w:rFonts w:ascii="Arial" w:hAnsi="Arial" w:cs="Arial"/>
          <w:color w:val="000000" w:themeColor="text1"/>
          <w:sz w:val="22"/>
          <w:szCs w:val="22"/>
        </w:rPr>
      </w:pPr>
      <w:r w:rsidRPr="00F3635A">
        <w:rPr>
          <w:rFonts w:ascii="Arial" w:hAnsi="Arial" w:cs="Arial"/>
          <w:color w:val="000000" w:themeColor="text1"/>
          <w:sz w:val="22"/>
          <w:szCs w:val="22"/>
        </w:rPr>
        <w:t>List of DNA constructs</w:t>
      </w:r>
      <w:r w:rsidRPr="00F3635A">
        <w:rPr>
          <w:rFonts w:ascii="Arial" w:hAnsi="Arial" w:cs="Arial"/>
          <w:b/>
          <w:bCs/>
          <w:color w:val="000000" w:themeColor="text1"/>
          <w:sz w:val="22"/>
          <w:szCs w:val="22"/>
        </w:rPr>
        <w:t xml:space="preserve"> </w:t>
      </w:r>
    </w:p>
    <w:p w14:paraId="63D3813F" w14:textId="77777777" w:rsidR="00186F99" w:rsidRPr="00F3635A" w:rsidRDefault="00186F99" w:rsidP="00186F99">
      <w:pPr>
        <w:rPr>
          <w:rFonts w:ascii="Arial" w:hAnsi="Arial" w:cs="Arial"/>
          <w:color w:val="000000" w:themeColor="text1"/>
          <w:sz w:val="22"/>
          <w:szCs w:val="22"/>
        </w:rPr>
      </w:pPr>
    </w:p>
    <w:tbl>
      <w:tblPr>
        <w:tblStyle w:val="TableGrid"/>
        <w:tblW w:w="9072" w:type="dxa"/>
        <w:tblInd w:w="-5" w:type="dxa"/>
        <w:tblLook w:val="04A0" w:firstRow="1" w:lastRow="0" w:firstColumn="1" w:lastColumn="0" w:noHBand="0" w:noVBand="1"/>
      </w:tblPr>
      <w:tblGrid>
        <w:gridCol w:w="2450"/>
        <w:gridCol w:w="2512"/>
        <w:gridCol w:w="4110"/>
      </w:tblGrid>
      <w:tr w:rsidR="00F3635A" w:rsidRPr="00F3635A" w14:paraId="49BBB112" w14:textId="77777777" w:rsidTr="009A0553">
        <w:trPr>
          <w:trHeight w:val="219"/>
        </w:trPr>
        <w:tc>
          <w:tcPr>
            <w:tcW w:w="2450" w:type="dxa"/>
          </w:tcPr>
          <w:p w14:paraId="44123909" w14:textId="77777777" w:rsidR="00186F99" w:rsidRPr="00F3635A" w:rsidRDefault="00186F99" w:rsidP="00E850CC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>Construct</w:t>
            </w:r>
          </w:p>
        </w:tc>
        <w:tc>
          <w:tcPr>
            <w:tcW w:w="2512" w:type="dxa"/>
          </w:tcPr>
          <w:p w14:paraId="0A22DE5F" w14:textId="77777777" w:rsidR="00186F99" w:rsidRPr="00F3635A" w:rsidRDefault="00186F99" w:rsidP="00E850CC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>Structures labeled</w:t>
            </w:r>
          </w:p>
        </w:tc>
        <w:tc>
          <w:tcPr>
            <w:tcW w:w="4110" w:type="dxa"/>
          </w:tcPr>
          <w:p w14:paraId="76B99CA7" w14:textId="77777777" w:rsidR="00186F99" w:rsidRPr="00F3635A" w:rsidRDefault="00186F99" w:rsidP="00E850CC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>Reference</w:t>
            </w:r>
          </w:p>
        </w:tc>
      </w:tr>
      <w:tr w:rsidR="00F3635A" w:rsidRPr="00F3635A" w14:paraId="6718E311" w14:textId="77777777" w:rsidTr="009A0553">
        <w:trPr>
          <w:trHeight w:val="478"/>
        </w:trPr>
        <w:tc>
          <w:tcPr>
            <w:tcW w:w="2450" w:type="dxa"/>
          </w:tcPr>
          <w:p w14:paraId="4084E9DD" w14:textId="77777777" w:rsidR="00186F99" w:rsidRPr="00F3635A" w:rsidRDefault="00186F99" w:rsidP="00E850CC">
            <w:pPr>
              <w:spacing w:line="360" w:lineRule="auto"/>
              <w:rPr>
                <w:rFonts w:ascii="Arial" w:hAnsi="Arial" w:cs="Arial"/>
                <w:iCs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iCs/>
                <w:color w:val="000000" w:themeColor="text1"/>
                <w:sz w:val="22"/>
                <w:szCs w:val="22"/>
              </w:rPr>
              <w:t>trβ2:tdTomato</w:t>
            </w:r>
          </w:p>
        </w:tc>
        <w:tc>
          <w:tcPr>
            <w:tcW w:w="2512" w:type="dxa"/>
          </w:tcPr>
          <w:p w14:paraId="5A39D86F" w14:textId="68F58883" w:rsidR="00186F99" w:rsidRPr="00F3635A" w:rsidRDefault="009A0553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ytoplasm of </w:t>
            </w:r>
            <w:r w:rsidR="00186F99"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HCs and PRs </w:t>
            </w:r>
          </w:p>
          <w:p w14:paraId="460C9375" w14:textId="2E82E860" w:rsidR="009A0553" w:rsidRPr="00F3635A" w:rsidRDefault="009A0553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4110" w:type="dxa"/>
          </w:tcPr>
          <w:p w14:paraId="6B81D6FA" w14:textId="77777777" w:rsidR="00186F99" w:rsidRPr="00F3635A" w:rsidRDefault="00186F99" w:rsidP="00E850CC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PAPERS2_CITATIONS &lt;citation&gt;&lt;priority&gt;0&lt;/priority&gt;&lt;uuid&gt;32D0EB59-2BAD-464A-8BFA-BB0EEB152348&lt;/uuid&gt;&lt;publications&gt;&lt;publication&gt;&lt;subtype&gt;420&lt;/subtype&gt;&lt;title&gt;Cone photoreceptor types in zebrafish are generated by symmetric terminal divisions of dedicated precursors&lt;/title&gt;&lt;url&gt;http://www.pnas.org/content/early/2013/08/21/1303551110.short&lt;/url&gt;&lt;publication_date&gt;99201300001200000000200000&lt;/publication_date&gt;&lt;uuid&gt;F041C06E-8E05-4031-9718-0F4EE1332930&lt;/uuid&gt;&lt;type&gt;400&lt;/type&gt;&lt;citekey&gt;Suzuki:2013if&lt;/citekey&gt;&lt;doi&gt;10.1073/pnas.1303551110/-/DCSupplemental&lt;/doi&gt;&lt;bundle&gt;&lt;publication&gt;&lt;title&gt;Proceedings of the …&lt;/title&gt;&lt;uuid&gt;AFA15145-2A85-4875-90B7-A98642C5633B&lt;/uuid&gt;&lt;subtype&gt;-200&lt;/subtype&gt;&lt;type&gt;-200&lt;/type&gt;&lt;/publication&gt;&lt;/bundle&gt;&lt;authors&gt;&lt;author&gt;&lt;lastName&gt;Suzuki&lt;/lastName&gt;&lt;firstName&gt;S&lt;/firstName&gt;&lt;middleNames&gt;C&lt;/middleNames&gt;&lt;/author&gt;&lt;author&gt;&lt;lastName&gt;Bleckert&lt;/lastName&gt;&lt;firstName&gt;A&lt;/firstName&gt;&lt;/author&gt;&lt;author&gt;&lt;lastName&gt;Williams&lt;/lastName&gt;&lt;firstName&gt;P&lt;/firstName&gt;&lt;middleNames&gt;R&lt;/middleNames&gt;&lt;/author&gt;&lt;/authors&gt;&lt;/publication&gt;&lt;/publications&gt;&lt;cites&gt;&lt;/cites&gt;&lt;/citation&gt;</w:instrText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(Suzuki et al., 2013)</w:t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  <w:p w14:paraId="6F212F1A" w14:textId="77777777" w:rsidR="00186F99" w:rsidRPr="00F3635A" w:rsidRDefault="00186F99" w:rsidP="00E850CC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Gift from the</w:t>
            </w:r>
            <w:r w:rsidRPr="00F3635A">
              <w:rPr>
                <w:rStyle w:val="xref-bibr"/>
                <w:color w:val="000000" w:themeColor="text1"/>
              </w:rPr>
              <w:t xml:space="preserve"> </w:t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Wong laboratory</w:t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vertAlign w:val="superscript"/>
              </w:rPr>
              <w:t>1</w:t>
            </w:r>
          </w:p>
        </w:tc>
      </w:tr>
      <w:tr w:rsidR="00F3635A" w:rsidRPr="00F3635A" w14:paraId="607DA0FF" w14:textId="77777777" w:rsidTr="009A0553">
        <w:trPr>
          <w:trHeight w:val="577"/>
        </w:trPr>
        <w:tc>
          <w:tcPr>
            <w:tcW w:w="2450" w:type="dxa"/>
          </w:tcPr>
          <w:p w14:paraId="40CBEF4C" w14:textId="77777777" w:rsidR="00186F99" w:rsidRPr="00F3635A" w:rsidRDefault="00186F99" w:rsidP="00E850CC">
            <w:pPr>
              <w:spacing w:before="100" w:beforeAutospacing="1" w:after="100" w:afterAutospacing="1" w:line="36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iCs/>
                <w:color w:val="000000" w:themeColor="text1"/>
                <w:sz w:val="22"/>
                <w:szCs w:val="22"/>
              </w:rPr>
              <w:t>trβ2:membraneYFP</w:t>
            </w:r>
          </w:p>
        </w:tc>
        <w:tc>
          <w:tcPr>
            <w:tcW w:w="2512" w:type="dxa"/>
          </w:tcPr>
          <w:p w14:paraId="6AA81491" w14:textId="68DFFA88" w:rsidR="009A0553" w:rsidRPr="00F3635A" w:rsidRDefault="009A0553" w:rsidP="00E850CC">
            <w:pPr>
              <w:pStyle w:val="NormalWeb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 xml:space="preserve">Membrane of </w:t>
            </w:r>
            <w:r w:rsidR="00186F99" w:rsidRPr="00F3635A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>HCs and PRs</w:t>
            </w:r>
          </w:p>
        </w:tc>
        <w:tc>
          <w:tcPr>
            <w:tcW w:w="4110" w:type="dxa"/>
          </w:tcPr>
          <w:p w14:paraId="4D29F656" w14:textId="77777777" w:rsidR="00186F99" w:rsidRPr="00F3635A" w:rsidRDefault="00186F99" w:rsidP="00E850CC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PAPERS2_CITATIONS &lt;citation&gt;&lt;priority&gt;0&lt;/priority&gt;&lt;uuid&gt;32D0EB59-2BAD-464A-8BFA-BB0EEB152348&lt;/uuid&gt;&lt;publications&gt;&lt;publication&gt;&lt;subtype&gt;420&lt;/subtype&gt;&lt;title&gt;Cone photoreceptor types in zebrafish are generated by symmetric terminal divisions of dedicated precursors&lt;/title&gt;&lt;url&gt;http://www.pnas.org/content/early/2013/08/21/1303551110.short&lt;/url&gt;&lt;publication_date&gt;99201300001200000000200000&lt;/publication_date&gt;&lt;uuid&gt;F041C06E-8E05-4031-9718-0F4EE1332930&lt;/uuid&gt;&lt;type&gt;400&lt;/type&gt;&lt;citekey&gt;Suzuki:2013if&lt;/citekey&gt;&lt;doi&gt;10.1073/pnas.1303551110/-/DCSupplemental&lt;/doi&gt;&lt;bundle&gt;&lt;publication&gt;&lt;title&gt;Proceedings of the …&lt;/title&gt;&lt;uuid&gt;AFA15145-2A85-4875-90B7-A98642C5633B&lt;/uuid&gt;&lt;subtype&gt;-200&lt;/subtype&gt;&lt;type&gt;-200&lt;/type&gt;&lt;/publication&gt;&lt;/bundle&gt;&lt;authors&gt;&lt;author&gt;&lt;lastName&gt;Suzuki&lt;/lastName&gt;&lt;firstName&gt;S&lt;/firstName&gt;&lt;middleNames&gt;C&lt;/middleNames&gt;&lt;/author&gt;&lt;author&gt;&lt;lastName&gt;Bleckert&lt;/lastName&gt;&lt;firstName&gt;A&lt;/firstName&gt;&lt;/author&gt;&lt;author&gt;&lt;lastName&gt;Williams&lt;/lastName&gt;&lt;firstName&gt;P&lt;/firstName&gt;&lt;middleNames&gt;R&lt;/middleNames&gt;&lt;/author&gt;&lt;/authors&gt;&lt;/publication&gt;&lt;/publications&gt;&lt;cites&gt;&lt;/cites&gt;&lt;/citation&gt;</w:instrText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(Suzuki et al., 2013)</w:t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  <w:p w14:paraId="5DDC1E27" w14:textId="77777777" w:rsidR="00186F99" w:rsidRPr="00F3635A" w:rsidRDefault="00186F99" w:rsidP="00E850CC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Gift from the</w:t>
            </w:r>
            <w:r w:rsidRPr="00F3635A">
              <w:rPr>
                <w:rStyle w:val="xref-bibr"/>
                <w:color w:val="000000" w:themeColor="text1"/>
              </w:rPr>
              <w:t xml:space="preserve"> </w:t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Wong laboratory</w:t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vertAlign w:val="superscript"/>
              </w:rPr>
              <w:t>1</w:t>
            </w:r>
          </w:p>
        </w:tc>
      </w:tr>
      <w:tr w:rsidR="00F3635A" w:rsidRPr="00F3635A" w14:paraId="3BAB2A9C" w14:textId="77777777" w:rsidTr="009A0553">
        <w:trPr>
          <w:trHeight w:val="555"/>
        </w:trPr>
        <w:tc>
          <w:tcPr>
            <w:tcW w:w="2450" w:type="dxa"/>
          </w:tcPr>
          <w:p w14:paraId="4E9646E1" w14:textId="77777777" w:rsidR="00186F99" w:rsidRPr="00F3635A" w:rsidRDefault="00186F99" w:rsidP="00E850CC">
            <w:pPr>
              <w:spacing w:line="360" w:lineRule="auto"/>
              <w:rPr>
                <w:rFonts w:ascii="Arial" w:hAnsi="Arial" w:cs="Arial"/>
                <w:iCs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hsp70:EGFP-LAP2b </w:t>
            </w:r>
          </w:p>
        </w:tc>
        <w:tc>
          <w:tcPr>
            <w:tcW w:w="2512" w:type="dxa"/>
          </w:tcPr>
          <w:p w14:paraId="762A0352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nuclear membrane</w:t>
            </w:r>
          </w:p>
        </w:tc>
        <w:tc>
          <w:tcPr>
            <w:tcW w:w="4110" w:type="dxa"/>
          </w:tcPr>
          <w:p w14:paraId="44CE5BF9" w14:textId="77777777" w:rsidR="00186F99" w:rsidRPr="00F3635A" w:rsidRDefault="00186F99" w:rsidP="00E850CC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fldChar w:fldCharType="begin"/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instrText xml:space="preserve"> ADDIN EN.CITE &lt;EndNote&gt;&lt;Cite&gt;&lt;Author&gt;Yanakieva&lt;/Author&gt;&lt;Year&gt;2019&lt;/Year&gt;&lt;IDText&gt;Cell and tissue morphology determine actin-dependent nuclear migration mechanisms in neuroepithelia&lt;/IDText&gt;&lt;DisplayText&gt;(Yanakieva et al. 2019)&lt;/DisplayText&gt;&lt;record&gt;&lt;dates&gt;&lt;pub-dates&gt;&lt;date&gt;Oct 7&lt;/date&gt;&lt;/pub-dates&gt;&lt;year&gt;2019&lt;/year&gt;&lt;/dates&gt;&lt;keywords&gt;&lt;keyword&gt;Actins/*metabolism&lt;/keyword&gt;&lt;keyword&gt;Animals&lt;/keyword&gt;&lt;keyword&gt;*Cell Movement&lt;/keyword&gt;&lt;keyword&gt;Cell Nucleus/*metabolism&lt;/keyword&gt;&lt;keyword&gt;Neuroepithelial Cells/*cytology/*metabolism&lt;/keyword&gt;&lt;keyword&gt;Rats&lt;/keyword&gt;&lt;keyword&gt;Zebrafish&lt;/keyword&gt;&lt;/keywords&gt;&lt;urls&gt;&lt;related-urls&gt;&lt;url&gt;https://www.ncbi.nlm.nih.gov/pubmed/31420451&lt;/url&gt;&lt;/related-urls&gt;&lt;/urls&gt;&lt;isbn&gt;1540-8140 (Electronic)&amp;#xD;0021-9525 (Linking)&lt;/isbn&gt;&lt;custom2&gt;PMC6781452&lt;/custom2&gt;&lt;titles&gt;&lt;title&gt;Cell and tissue morphology determine actin-dependent nuclear migration mechanisms in neuroepithelia&lt;/title&gt;&lt;secondary-title&gt;J Cell Biol&lt;/secondary-title&gt;&lt;/titles&gt;&lt;pages&gt;3272-3289&lt;/pages&gt;&lt;number&gt;10&lt;/number&gt;&lt;contributors&gt;&lt;authors&gt;&lt;author&gt;Yanakieva, I.&lt;/author&gt;&lt;author&gt;Erzberger, A.&lt;/author&gt;&lt;author&gt;Matejcic, M.&lt;/author&gt;&lt;author&gt;Modes, C. D.&lt;/author&gt;&lt;author&gt;Norden, C.&lt;/author&gt;&lt;/authors&gt;&lt;/contributors&gt;&lt;edition&gt;2019/08/20&lt;/edition&gt;&lt;added-date format="utc"&gt;1630651462&lt;/added-date&gt;&lt;ref-type name="Journal Article"&gt;17&lt;/ref-type&gt;&lt;auth-address&gt;Max Planck Institute of Molecular Cell Biology and Genetics, Dresden, Germany.&amp;#xD;Max Planck Institute for the Physics of Complex Systems, Dresden, Germany.&amp;#xD;Max Planck Center for Systems Biology, Dresden, Germany.&amp;#xD;Max Planck Institute of Molecular Cell Biology and Genetics, Dresden, Germany norden@mpi-cbg.de.&lt;/auth-address&gt;&lt;rec-number&gt;89&lt;/rec-number&gt;&lt;last-updated-date format="utc"&gt;1630652388&lt;/last-updated-date&gt;&lt;accession-num&gt;31420451&lt;/accession-num&gt;&lt;electronic-resource-num&gt;10.1083/jcb.201901077&lt;/electronic-resource-num&gt;&lt;volume&gt;218&lt;/volume&gt;&lt;/record&gt;&lt;/Cite&gt;&lt;/EndNote&gt;</w:instrText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fldChar w:fldCharType="separate"/>
            </w:r>
            <w:r w:rsidRPr="00F3635A">
              <w:rPr>
                <w:rStyle w:val="xref-bibr"/>
                <w:rFonts w:ascii="Arial" w:hAnsi="Arial" w:cs="Arial"/>
                <w:noProof/>
                <w:color w:val="000000" w:themeColor="text1"/>
                <w:sz w:val="22"/>
                <w:szCs w:val="22"/>
                <w:lang w:val="fr-FR"/>
              </w:rPr>
              <w:t>(Yanakieva et al. 2019)</w:t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fldChar w:fldCharType="end"/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fldChar w:fldCharType="begin"/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instrText xml:space="preserve"> ADDIN PAPERS2_CITATIONS &lt;citation&gt;&lt;priority&gt;0&lt;/priority&gt;&lt;uuid&gt;821B59D5-0577-4FCA-AC93-4E185C857EE9&lt;/uuid&gt;&lt;publications&gt;&lt;publication&gt;&lt;subtype&gt;400&lt;/subtype&gt;&lt;title&gt;Independent modes of ganglion cell translocation ensure correct lamination of the zebrafish retina.&lt;/title&gt;&lt;url&gt;http://eutils.ncbi.nlm.nih.gov/entrez/eutils/elink.fcgi?dbfrom=pubmed&amp;amp;id=27810916&amp;amp;retmode=ref&amp;amp;cmd=prlinks&lt;/url&gt;&lt;volume&gt;215&lt;/volume&gt;&lt;publication_date&gt;99201610241200000000222000&lt;/publication_date&gt;&lt;uuid&gt;33C68D45-403F-4E78-A0A6-DF649AF12832&lt;/uuid&gt;&lt;type&gt;400&lt;/type&gt;&lt;accepted_date&gt;99201609191200000000222000&lt;/accepted_date&gt;&lt;number&gt;2&lt;/number&gt;&lt;submission_date&gt;99201604211200000000222000&lt;/submission_date&gt;&lt;doi&gt;10.1083/jcb.201604095&lt;/doi&gt;&lt;institution&gt;Max Planck Institute of Molecular Cell Biology and Genetics, 01307 Dresden, Germany.&lt;/institution&gt;&lt;startpage&gt;259&lt;/startpage&gt;&lt;endpage&gt;275&lt;/endpage&gt;&lt;bundle&gt;&lt;publication&gt;&lt;title&gt;The Journal of Cell Biology&lt;/title&gt;&lt;uuid&gt;F6AD5A9C-384B-4926-9957-2F9A18266300&lt;/uuid&gt;&lt;subtype&gt;-100&lt;/subtype&gt;&lt;type&gt;-100&lt;/type&gt;&lt;url&gt;http://jcb.rupress.org/&lt;/url&gt;&lt;/publication&gt;&lt;/bundle&gt;&lt;authors&gt;&lt;author&gt;&lt;lastName&gt;Icha&lt;/lastName&gt;&lt;firstName&gt;Jaroslav&lt;/firstName&gt;&lt;/author&gt;&lt;author&gt;&lt;lastName&gt;Kunath&lt;/lastName&gt;&lt;firstName&gt;Christiane&lt;/firstName&gt;&lt;/author&gt;&lt;author&gt;&lt;lastName&gt;Rocha-Martins&lt;/lastName&gt;&lt;firstName&gt;Mauricio&lt;/firstName&gt;&lt;/author&gt;&lt;author&gt;&lt;lastName&gt;Norden&lt;/lastName&gt;&lt;firstName&gt;Caren&lt;/firstName&gt;&lt;/author&gt;&lt;/authors&gt;&lt;/publication&gt;&lt;/publications&gt;&lt;cites&gt;&lt;/cites&gt;&lt;/citation&gt;</w:instrText>
            </w:r>
            <w:r w:rsidR="00FA14AD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fldChar w:fldCharType="separate"/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fldChar w:fldCharType="end"/>
            </w:r>
          </w:p>
        </w:tc>
      </w:tr>
      <w:tr w:rsidR="00F3635A" w:rsidRPr="00F3635A" w14:paraId="1786C56D" w14:textId="77777777" w:rsidTr="009A0553">
        <w:trPr>
          <w:trHeight w:val="522"/>
        </w:trPr>
        <w:tc>
          <w:tcPr>
            <w:tcW w:w="2450" w:type="dxa"/>
          </w:tcPr>
          <w:p w14:paraId="308E83A1" w14:textId="77777777" w:rsidR="00186F99" w:rsidRPr="00F3635A" w:rsidRDefault="00186F99" w:rsidP="00E850CC">
            <w:pPr>
              <w:spacing w:line="360" w:lineRule="auto"/>
              <w:rPr>
                <w:rFonts w:ascii="Arial" w:hAnsi="Arial" w:cs="Arial"/>
                <w:iCs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iCs/>
                <w:color w:val="000000" w:themeColor="text1"/>
                <w:sz w:val="22"/>
                <w:szCs w:val="22"/>
              </w:rPr>
              <w:t>hsp70:H2B-RFP</w:t>
            </w:r>
          </w:p>
        </w:tc>
        <w:tc>
          <w:tcPr>
            <w:tcW w:w="2512" w:type="dxa"/>
          </w:tcPr>
          <w:p w14:paraId="665C92F9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Chromatin</w:t>
            </w:r>
          </w:p>
        </w:tc>
        <w:tc>
          <w:tcPr>
            <w:tcW w:w="4110" w:type="dxa"/>
          </w:tcPr>
          <w:p w14:paraId="087F5259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fldChar w:fldCharType="begin"/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instrText xml:space="preserve"> ADDIN PAPERS2_CITATIONS &lt;citation&gt;&lt;priority&gt;0&lt;/priority&gt;&lt;uuid&gt;8B2B541B-E587-446F-ACAA-D435DA345A07&lt;/uuid&gt;&lt;publications&gt;&lt;publication&gt;&lt;subtype&gt;400&lt;/subtype&gt;&lt;publisher&gt;Elsevier Inc.&lt;/publisher&gt;&lt;title&gt;Interkinetic Nuclear Migration Is Centrosome Independent and Ensures Apical Cell Division to Maintain Tissue Integrity&lt;/title&gt;&lt;url&gt;http://dx.doi.org/10.1016/j.devcel.2014.12.001&lt;/url&gt;&lt;volume&gt;32&lt;/volume&gt;&lt;publication_date&gt;99201501261200000000222000&lt;/publication_date&gt;&lt;uuid&gt;BB024FCE-C7C6-4619-9DD3-264EF4E02884&lt;/uuid&gt;&lt;type&gt;400&lt;/type&gt;&lt;number&gt;2&lt;/number&gt;&lt;doi&gt;10.1016/j.devcel.2014.12.001&lt;/doi&gt;&lt;startpage&gt;203&lt;/startpage&gt;&lt;endpage&gt;219&lt;/endpage&gt;&lt;bundle&gt;&lt;publication&gt;&lt;title&gt;DEVCEL&lt;/title&gt;&lt;uuid&gt;28C9C679-E744-43AB-918A-50046A841B56&lt;/uuid&gt;&lt;subtype&gt;-100&lt;/subtype&gt;&lt;publisher&gt;Elsevier&lt;/publisher&gt;&lt;type&gt;-100&lt;/type&gt;&lt;url&gt;http://www.cell.com/developmental-cell/&lt;/url&gt;&lt;/publication&gt;&lt;/bundle&gt;&lt;authors&gt;&lt;author&gt;&lt;lastName&gt;Strzyz&lt;/lastName&gt;&lt;firstName&gt;Paulina&lt;/firstName&gt;&lt;middleNames&gt;J&lt;/middleNames&gt;&lt;/author&gt;&lt;author&gt;&lt;lastName&gt;Lee&lt;/lastName&gt;&lt;firstName&gt;Hyun&lt;/firstName&gt;&lt;middleNames&gt;O&lt;/middleNames&gt;&lt;/author&gt;&lt;author&gt;&lt;lastName&gt;Sidhaye&lt;/lastName&gt;&lt;firstName&gt;Jaydeep&lt;/firstName&gt;&lt;/author&gt;&lt;author&gt;&lt;lastName&gt;Weber&lt;/lastName&gt;&lt;firstName&gt;Isabell&lt;/firstName&gt;&lt;middleNames&gt;P&lt;/middleNames&gt;&lt;/author&gt;&lt;author&gt;&lt;lastName&gt;Leung&lt;/lastName&gt;&lt;firstName&gt;Louis&lt;/firstName&gt;&lt;middleNames&gt;C&lt;/middleNames&gt;&lt;/author&gt;&lt;author&gt;&lt;lastName&gt;Norden&lt;/lastName&gt;&lt;firstName&gt;Caren&lt;/firstName&gt;&lt;/author&gt;&lt;/authors&gt;&lt;/publication&gt;&lt;/publications&gt;&lt;cites&gt;&lt;/cites&gt;&lt;/citation&gt;</w:instrTex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fldChar w:fldCharType="separate"/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(Strzyz et al., 2015)</w: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fldChar w:fldCharType="end"/>
            </w:r>
          </w:p>
        </w:tc>
      </w:tr>
      <w:tr w:rsidR="00F3635A" w:rsidRPr="00F3635A" w14:paraId="655DFCD8" w14:textId="77777777" w:rsidTr="009A0553">
        <w:trPr>
          <w:trHeight w:val="522"/>
        </w:trPr>
        <w:tc>
          <w:tcPr>
            <w:tcW w:w="2450" w:type="dxa"/>
          </w:tcPr>
          <w:p w14:paraId="285096B4" w14:textId="77777777" w:rsidR="00186F99" w:rsidRPr="00F3635A" w:rsidRDefault="00186F99" w:rsidP="00E850CC">
            <w:pPr>
              <w:spacing w:before="100" w:beforeAutospacing="1" w:after="100" w:afterAutospacing="1" w:line="36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hsp70:LmnA-mKate2 </w:t>
            </w:r>
          </w:p>
        </w:tc>
        <w:tc>
          <w:tcPr>
            <w:tcW w:w="2512" w:type="dxa"/>
          </w:tcPr>
          <w:p w14:paraId="36B24265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Lamin A</w:t>
            </w:r>
          </w:p>
        </w:tc>
        <w:tc>
          <w:tcPr>
            <w:tcW w:w="4110" w:type="dxa"/>
          </w:tcPr>
          <w:p w14:paraId="6FA9EFB6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</w:pP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fldChar w:fldCharType="begin"/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instrText xml:space="preserve"> ADDIN EN.CITE &lt;EndNote&gt;&lt;Cite&gt;&lt;Author&gt;Yanakieva&lt;/Author&gt;&lt;Year&gt;2019&lt;/Year&gt;&lt;IDText&gt;Cell and tissue morphology determine actin-dependent nuclear migration mechanisms in neuroepithelia&lt;/IDText&gt;&lt;DisplayText&gt;(Yanakieva et al. 2019)&lt;/DisplayText&gt;&lt;record&gt;&lt;dates&gt;&lt;pub-dates&gt;&lt;date&gt;Oct 7&lt;/date&gt;&lt;/pub-dates&gt;&lt;year&gt;2019&lt;/year&gt;&lt;/dates&gt;&lt;keywords&gt;&lt;keyword&gt;Actins/*metabolism&lt;/keyword&gt;&lt;keyword&gt;Animals&lt;/keyword&gt;&lt;keyword&gt;*Cell Movement&lt;/keyword&gt;&lt;keyword&gt;Cell Nucleus/*metabolism&lt;/keyword&gt;&lt;keyword&gt;Neuroepithelial Cells/*cytology/*metabolism&lt;/keyword&gt;&lt;keyword&gt;Rats&lt;/keyword&gt;&lt;keyword&gt;Zebrafish&lt;/keyword&gt;&lt;/keywords&gt;&lt;urls&gt;&lt;related-urls&gt;&lt;url&gt;https://www.ncbi.nlm.nih.gov/pubmed/31420451&lt;/url&gt;&lt;/related-urls&gt;&lt;/urls&gt;&lt;isbn&gt;1540-8140 (Electronic)&amp;#xD;0021-9525 (Linking)&lt;/isbn&gt;&lt;custom2&gt;PMC6781452&lt;/custom2&gt;&lt;titles&gt;&lt;title&gt;Cell and tissue morphology determine actin-dependent nuclear migration mechanisms in neuroepithelia&lt;/title&gt;&lt;secondary-title&gt;J Cell Biol&lt;/secondary-title&gt;&lt;/titles&gt;&lt;pages&gt;3272-3289&lt;/pages&gt;&lt;number&gt;10&lt;/number&gt;&lt;contributors&gt;&lt;authors&gt;&lt;author&gt;Yanakieva, I.&lt;/author&gt;&lt;author&gt;Erzberger, A.&lt;/author&gt;&lt;author&gt;Matejcic, M.&lt;/author&gt;&lt;author&gt;Modes, C. D.&lt;/author&gt;&lt;author&gt;Norden, C.&lt;/author&gt;&lt;/authors&gt;&lt;/contributors&gt;&lt;edition&gt;2019/08/20&lt;/edition&gt;&lt;added-date format="utc"&gt;1630651462&lt;/added-date&gt;&lt;ref-type name="Journal Article"&gt;17&lt;/ref-type&gt;&lt;auth-address&gt;Max Planck Institute of Molecular Cell Biology and Genetics, Dresden, Germany.&amp;#xD;Max Planck Institute for the Physics of Complex Systems, Dresden, Germany.&amp;#xD;Max Planck Center for Systems Biology, Dresden, Germany.&amp;#xD;Max Planck Institute of Molecular Cell Biology and Genetics, Dresden, Germany norden@mpi-cbg.de.&lt;/auth-address&gt;&lt;rec-number&gt;89&lt;/rec-number&gt;&lt;last-updated-date format="utc"&gt;1630652388&lt;/last-updated-date&gt;&lt;accession-num&gt;31420451&lt;/accession-num&gt;&lt;electronic-resource-num&gt;10.1083/jcb.201901077&lt;/electronic-resource-num&gt;&lt;volume&gt;218&lt;/volume&gt;&lt;/record&gt;&lt;/Cite&gt;&lt;/EndNote&gt;</w:instrText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fldChar w:fldCharType="separate"/>
            </w:r>
            <w:r w:rsidRPr="00F3635A">
              <w:rPr>
                <w:rStyle w:val="xref-bibr"/>
                <w:rFonts w:ascii="Arial" w:hAnsi="Arial" w:cs="Arial"/>
                <w:noProof/>
                <w:color w:val="000000" w:themeColor="text1"/>
                <w:sz w:val="22"/>
                <w:szCs w:val="22"/>
                <w:lang w:val="fr-FR"/>
              </w:rPr>
              <w:t>(Yanakieva et al. 2019)</w:t>
            </w: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fldChar w:fldCharType="end"/>
            </w:r>
          </w:p>
        </w:tc>
      </w:tr>
      <w:tr w:rsidR="00F3635A" w:rsidRPr="00F3635A" w14:paraId="6E2398A0" w14:textId="77777777" w:rsidTr="009A0553">
        <w:trPr>
          <w:trHeight w:val="522"/>
        </w:trPr>
        <w:tc>
          <w:tcPr>
            <w:tcW w:w="2450" w:type="dxa"/>
          </w:tcPr>
          <w:p w14:paraId="61B9E1AE" w14:textId="6BD3590A" w:rsidR="00186F99" w:rsidRPr="00F3635A" w:rsidRDefault="00186F99" w:rsidP="00E850CC">
            <w:pPr>
              <w:spacing w:line="360" w:lineRule="auto"/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  <w:lang w:val="fr-FR"/>
              </w:rPr>
              <w:t>T2_</w: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βactin</w: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  <w:lang w:val="fr-FR"/>
              </w:rPr>
              <w:t>-</w:t>
            </w:r>
            <w:proofErr w:type="spellStart"/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  <w:lang w:val="fr-FR"/>
              </w:rPr>
              <w:t>actin</w:t>
            </w:r>
            <w:proofErr w:type="spellEnd"/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  <w:lang w:val="fr-FR"/>
              </w:rPr>
              <w:t>::GFP-centrin</w:t>
            </w:r>
          </w:p>
        </w:tc>
        <w:tc>
          <w:tcPr>
            <w:tcW w:w="2512" w:type="dxa"/>
          </w:tcPr>
          <w:p w14:paraId="3313A9AD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Centrosome</w:t>
            </w:r>
          </w:p>
        </w:tc>
        <w:tc>
          <w:tcPr>
            <w:tcW w:w="4110" w:type="dxa"/>
          </w:tcPr>
          <w:p w14:paraId="1461270B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  <w:tr w:rsidR="00F3635A" w:rsidRPr="00F3635A" w14:paraId="5E88DCA2" w14:textId="77777777" w:rsidTr="009A0553">
        <w:trPr>
          <w:trHeight w:val="522"/>
        </w:trPr>
        <w:tc>
          <w:tcPr>
            <w:tcW w:w="2450" w:type="dxa"/>
          </w:tcPr>
          <w:p w14:paraId="66A324D7" w14:textId="77777777" w:rsidR="00186F99" w:rsidRPr="00F3635A" w:rsidRDefault="00186F99" w:rsidP="00E850CC">
            <w:pPr>
              <w:pStyle w:val="NormalWeb"/>
              <w:spacing w:line="36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pCS2+ Lifeact-GFP </w:t>
            </w:r>
          </w:p>
        </w:tc>
        <w:tc>
          <w:tcPr>
            <w:tcW w:w="2512" w:type="dxa"/>
          </w:tcPr>
          <w:p w14:paraId="1BC9298B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All F-actin</w:t>
            </w:r>
          </w:p>
        </w:tc>
        <w:tc>
          <w:tcPr>
            <w:tcW w:w="4110" w:type="dxa"/>
          </w:tcPr>
          <w:p w14:paraId="0F4B8062" w14:textId="77777777" w:rsidR="00186F99" w:rsidRPr="00F3635A" w:rsidRDefault="00186F99" w:rsidP="00E850CC">
            <w:pPr>
              <w:pStyle w:val="NormalWeb"/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 xml:space="preserve">Gift from the Oates laboratory </w:t>
            </w:r>
          </w:p>
        </w:tc>
      </w:tr>
      <w:tr w:rsidR="00F3635A" w:rsidRPr="00F3635A" w14:paraId="73EA644A" w14:textId="77777777" w:rsidTr="009A0553">
        <w:trPr>
          <w:trHeight w:val="522"/>
        </w:trPr>
        <w:tc>
          <w:tcPr>
            <w:tcW w:w="2450" w:type="dxa"/>
          </w:tcPr>
          <w:p w14:paraId="4385130F" w14:textId="77777777" w:rsidR="00186F99" w:rsidRPr="00F3635A" w:rsidRDefault="00186F99" w:rsidP="00E850CC">
            <w:pPr>
              <w:spacing w:line="360" w:lineRule="auto"/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proofErr w:type="spellStart"/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pTol</w:t>
            </w:r>
            <w:proofErr w:type="spellEnd"/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 xml:space="preserve"> </w: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β</w:t>
            </w:r>
            <w:proofErr w:type="spellStart"/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actin</w: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:mKate</w:t>
            </w:r>
            <w:proofErr w:type="spellEnd"/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 xml:space="preserve"> Utrophin</w:t>
            </w:r>
          </w:p>
        </w:tc>
        <w:tc>
          <w:tcPr>
            <w:tcW w:w="2512" w:type="dxa"/>
          </w:tcPr>
          <w:p w14:paraId="633908FA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Stable F-actin </w:t>
            </w:r>
          </w:p>
        </w:tc>
        <w:tc>
          <w:tcPr>
            <w:tcW w:w="4110" w:type="dxa"/>
          </w:tcPr>
          <w:p w14:paraId="1E1A598E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This Study</w:t>
            </w:r>
          </w:p>
        </w:tc>
      </w:tr>
    </w:tbl>
    <w:p w14:paraId="02166492" w14:textId="77777777" w:rsidR="00186F99" w:rsidRPr="00F3635A" w:rsidRDefault="00186F99" w:rsidP="00186F99">
      <w:pPr>
        <w:rPr>
          <w:rFonts w:ascii="Arial" w:hAnsi="Arial" w:cs="Arial"/>
          <w:color w:val="000000" w:themeColor="text1"/>
          <w:sz w:val="22"/>
          <w:szCs w:val="22"/>
          <w:lang w:val="fr-FR"/>
        </w:rPr>
      </w:pPr>
    </w:p>
    <w:p w14:paraId="301CE7EB" w14:textId="77777777" w:rsidR="00186F99" w:rsidRPr="00F3635A" w:rsidRDefault="00186F99" w:rsidP="00186F99">
      <w:pPr>
        <w:rPr>
          <w:rFonts w:ascii="Arial" w:hAnsi="Arial" w:cs="Arial"/>
          <w:color w:val="000000" w:themeColor="text1"/>
          <w:sz w:val="22"/>
          <w:szCs w:val="22"/>
        </w:rPr>
      </w:pPr>
      <w:r w:rsidRPr="00F3635A">
        <w:rPr>
          <w:rFonts w:ascii="Arial" w:hAnsi="Arial" w:cs="Arial"/>
          <w:color w:val="000000" w:themeColor="text1"/>
          <w:sz w:val="22"/>
          <w:szCs w:val="22"/>
          <w:vertAlign w:val="superscript"/>
        </w:rPr>
        <w:t xml:space="preserve">1. </w:t>
      </w:r>
      <w:r w:rsidRPr="00F3635A">
        <w:rPr>
          <w:rFonts w:ascii="Arial" w:hAnsi="Arial" w:cs="Arial"/>
          <w:color w:val="000000" w:themeColor="text1"/>
          <w:sz w:val="20"/>
          <w:szCs w:val="20"/>
        </w:rPr>
        <w:t>Rachel Wong, University of Washington, USA</w:t>
      </w:r>
    </w:p>
    <w:p w14:paraId="5FF9E2A9" w14:textId="77777777" w:rsidR="00186F99" w:rsidRPr="00F3635A" w:rsidRDefault="00186F99" w:rsidP="00186F99">
      <w:pPr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10795865" w14:textId="77777777" w:rsidR="00186F99" w:rsidRPr="00F3635A" w:rsidRDefault="00186F99" w:rsidP="00186F99">
      <w:pPr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1A40DCDB" w14:textId="77777777" w:rsidR="00186F99" w:rsidRPr="00F3635A" w:rsidRDefault="00186F99" w:rsidP="00186F99">
      <w:pPr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47059259" w14:textId="77777777" w:rsidR="00F3635A" w:rsidRPr="00F3635A" w:rsidRDefault="005B1CF8" w:rsidP="00186F99">
      <w:pPr>
        <w:rPr>
          <w:rFonts w:ascii="Arial" w:hAnsi="Arial" w:cs="Arial"/>
          <w:b/>
          <w:bCs/>
          <w:color w:val="000000" w:themeColor="text1"/>
          <w:shd w:val="clear" w:color="auto" w:fill="FFFFFF"/>
          <w:lang w:val="en-US"/>
        </w:rPr>
      </w:pPr>
      <w:r w:rsidRPr="00F3635A">
        <w:rPr>
          <w:rFonts w:ascii="Arial" w:hAnsi="Arial" w:cs="Arial"/>
          <w:b/>
          <w:bCs/>
          <w:color w:val="000000" w:themeColor="text1"/>
          <w:shd w:val="clear" w:color="auto" w:fill="FFFFFF"/>
        </w:rPr>
        <w:t>Supplementary File 1</w:t>
      </w:r>
      <w:r w:rsidRPr="00F3635A">
        <w:rPr>
          <w:rFonts w:ascii="Arial" w:hAnsi="Arial" w:cs="Arial"/>
          <w:b/>
          <w:bCs/>
          <w:color w:val="000000" w:themeColor="text1"/>
          <w:shd w:val="clear" w:color="auto" w:fill="FFFFFF"/>
          <w:lang w:val="en-US"/>
        </w:rPr>
        <w:t xml:space="preserve">c: </w:t>
      </w:r>
    </w:p>
    <w:p w14:paraId="45657FF2" w14:textId="2AACECCF" w:rsidR="00186F99" w:rsidRPr="00F3635A" w:rsidRDefault="00186F99" w:rsidP="00186F99">
      <w:pPr>
        <w:rPr>
          <w:rFonts w:ascii="Arial" w:hAnsi="Arial" w:cs="Arial"/>
          <w:color w:val="000000" w:themeColor="text1"/>
          <w:sz w:val="22"/>
          <w:szCs w:val="22"/>
        </w:rPr>
      </w:pPr>
      <w:r w:rsidRPr="00F3635A">
        <w:rPr>
          <w:rFonts w:ascii="Arial" w:hAnsi="Arial" w:cs="Arial"/>
          <w:color w:val="000000" w:themeColor="text1"/>
          <w:sz w:val="22"/>
          <w:szCs w:val="22"/>
        </w:rPr>
        <w:t>List of antibodies used for immunofluorescence</w:t>
      </w:r>
    </w:p>
    <w:p w14:paraId="61EA3E34" w14:textId="77777777" w:rsidR="00186F99" w:rsidRPr="00F3635A" w:rsidRDefault="00186F99" w:rsidP="00186F99">
      <w:pPr>
        <w:rPr>
          <w:rFonts w:ascii="Arial" w:hAnsi="Arial" w:cs="Arial"/>
          <w:b/>
          <w:color w:val="000000" w:themeColor="text1"/>
          <w:sz w:val="22"/>
          <w:szCs w:val="22"/>
        </w:rPr>
      </w:pPr>
    </w:p>
    <w:tbl>
      <w:tblPr>
        <w:tblStyle w:val="TableGrid"/>
        <w:tblW w:w="8931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1985"/>
        <w:gridCol w:w="2410"/>
        <w:gridCol w:w="1275"/>
        <w:gridCol w:w="3261"/>
      </w:tblGrid>
      <w:tr w:rsidR="00F3635A" w:rsidRPr="00F3635A" w14:paraId="2B1FF61F" w14:textId="77777777" w:rsidTr="00E850CC">
        <w:trPr>
          <w:trHeight w:val="219"/>
        </w:trPr>
        <w:tc>
          <w:tcPr>
            <w:tcW w:w="1985" w:type="dxa"/>
          </w:tcPr>
          <w:p w14:paraId="7261422E" w14:textId="77777777" w:rsidR="00186F99" w:rsidRPr="00F3635A" w:rsidRDefault="00186F99" w:rsidP="00E850CC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>Antibody</w:t>
            </w:r>
          </w:p>
        </w:tc>
        <w:tc>
          <w:tcPr>
            <w:tcW w:w="2410" w:type="dxa"/>
          </w:tcPr>
          <w:p w14:paraId="1834D121" w14:textId="77777777" w:rsidR="00186F99" w:rsidRPr="00F3635A" w:rsidRDefault="00186F99" w:rsidP="00E850CC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>Structures labeled</w:t>
            </w:r>
          </w:p>
        </w:tc>
        <w:tc>
          <w:tcPr>
            <w:tcW w:w="1275" w:type="dxa"/>
          </w:tcPr>
          <w:p w14:paraId="3D47A08D" w14:textId="77777777" w:rsidR="00186F99" w:rsidRPr="00F3635A" w:rsidRDefault="00186F99" w:rsidP="00E850CC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>dilution</w:t>
            </w:r>
          </w:p>
        </w:tc>
        <w:tc>
          <w:tcPr>
            <w:tcW w:w="3261" w:type="dxa"/>
          </w:tcPr>
          <w:p w14:paraId="7FE71896" w14:textId="77777777" w:rsidR="00186F99" w:rsidRPr="00F3635A" w:rsidRDefault="00186F99" w:rsidP="00E850CC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>RRIDs</w:t>
            </w:r>
          </w:p>
          <w:p w14:paraId="5FA72AC0" w14:textId="77777777" w:rsidR="00186F99" w:rsidRPr="00F3635A" w:rsidRDefault="00186F99" w:rsidP="00E850CC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</w:p>
        </w:tc>
      </w:tr>
      <w:tr w:rsidR="00F3635A" w:rsidRPr="00F3635A" w14:paraId="3D5C00FF" w14:textId="77777777" w:rsidTr="00E850CC">
        <w:trPr>
          <w:trHeight w:val="478"/>
        </w:trPr>
        <w:tc>
          <w:tcPr>
            <w:tcW w:w="1985" w:type="dxa"/>
          </w:tcPr>
          <w:p w14:paraId="0431CC19" w14:textId="77777777" w:rsidR="00186F99" w:rsidRPr="00F3635A" w:rsidRDefault="00186F99" w:rsidP="00E850CC">
            <w:pPr>
              <w:spacing w:line="360" w:lineRule="auto"/>
              <w:rPr>
                <w:rFonts w:ascii="Arial" w:hAnsi="Arial" w:cs="Arial"/>
                <w:iCs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iCs/>
                <w:color w:val="000000" w:themeColor="text1"/>
                <w:sz w:val="22"/>
                <w:szCs w:val="22"/>
              </w:rPr>
              <w:t xml:space="preserve">Anti-Laminin </w:t>
            </w:r>
          </w:p>
          <w:p w14:paraId="056F7D7A" w14:textId="77777777" w:rsidR="00186F99" w:rsidRPr="00F3635A" w:rsidRDefault="00186F99" w:rsidP="00E850CC">
            <w:pPr>
              <w:spacing w:line="360" w:lineRule="auto"/>
              <w:rPr>
                <w:rFonts w:ascii="Arial" w:hAnsi="Arial" w:cs="Arial"/>
                <w:iCs/>
                <w:color w:val="000000" w:themeColor="text1"/>
                <w:sz w:val="22"/>
                <w:szCs w:val="22"/>
              </w:rPr>
            </w:pPr>
          </w:p>
        </w:tc>
        <w:tc>
          <w:tcPr>
            <w:tcW w:w="2410" w:type="dxa"/>
          </w:tcPr>
          <w:p w14:paraId="212D731C" w14:textId="77777777" w:rsidR="00186F99" w:rsidRPr="00F3635A" w:rsidRDefault="00186F99" w:rsidP="00E850CC">
            <w:pPr>
              <w:pStyle w:val="NormalWeb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spellStart"/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Laminin</w:t>
            </w:r>
            <w:proofErr w:type="spellEnd"/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α1 </w:t>
            </w:r>
          </w:p>
          <w:p w14:paraId="67A5BF14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1275" w:type="dxa"/>
          </w:tcPr>
          <w:p w14:paraId="5CA04E29" w14:textId="77777777" w:rsidR="00186F99" w:rsidRPr="00F3635A" w:rsidRDefault="00186F99" w:rsidP="00E850CC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1:100</w:t>
            </w:r>
          </w:p>
        </w:tc>
        <w:tc>
          <w:tcPr>
            <w:tcW w:w="3261" w:type="dxa"/>
          </w:tcPr>
          <w:p w14:paraId="0CE36A51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  <w:lang w:val="de-DE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lang w:val="de-DE"/>
              </w:rPr>
              <w:t>Sigma Aldrich, L9393, RRID:AB_477163</w:t>
            </w:r>
          </w:p>
          <w:p w14:paraId="0B725CBA" w14:textId="77777777" w:rsidR="00186F99" w:rsidRPr="00F3635A" w:rsidRDefault="00186F99" w:rsidP="00E850CC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de-DE"/>
              </w:rPr>
            </w:pPr>
          </w:p>
        </w:tc>
      </w:tr>
      <w:tr w:rsidR="00F3635A" w:rsidRPr="00F3635A" w14:paraId="7B5EAEAE" w14:textId="77777777" w:rsidTr="00E850CC">
        <w:trPr>
          <w:trHeight w:val="574"/>
        </w:trPr>
        <w:tc>
          <w:tcPr>
            <w:tcW w:w="1985" w:type="dxa"/>
          </w:tcPr>
          <w:p w14:paraId="0D9EFDAC" w14:textId="77777777" w:rsidR="00186F99" w:rsidRPr="00F3635A" w:rsidRDefault="00186F99" w:rsidP="00E850CC">
            <w:pPr>
              <w:spacing w:line="360" w:lineRule="auto"/>
              <w:rPr>
                <w:rFonts w:ascii="Arial" w:hAnsi="Arial" w:cs="Arial"/>
                <w:iCs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iCs/>
                <w:color w:val="000000" w:themeColor="text1"/>
                <w:sz w:val="22"/>
                <w:szCs w:val="22"/>
              </w:rPr>
              <w:t>Zn-5</w:t>
            </w:r>
          </w:p>
        </w:tc>
        <w:tc>
          <w:tcPr>
            <w:tcW w:w="2410" w:type="dxa"/>
          </w:tcPr>
          <w:p w14:paraId="27766A74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RGCs</w:t>
            </w:r>
          </w:p>
        </w:tc>
        <w:tc>
          <w:tcPr>
            <w:tcW w:w="1275" w:type="dxa"/>
          </w:tcPr>
          <w:p w14:paraId="04DEBC1C" w14:textId="77777777" w:rsidR="00186F99" w:rsidRPr="00F3635A" w:rsidRDefault="00186F99" w:rsidP="00E850CC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</w:pP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1:50</w:t>
            </w:r>
          </w:p>
        </w:tc>
        <w:tc>
          <w:tcPr>
            <w:tcW w:w="3261" w:type="dxa"/>
          </w:tcPr>
          <w:p w14:paraId="6FE33B16" w14:textId="77777777" w:rsidR="00186F99" w:rsidRPr="00F3635A" w:rsidRDefault="00186F99" w:rsidP="00E850CC">
            <w:pPr>
              <w:pStyle w:val="NormalWeb"/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ZIRC</w: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lang w:val="en-US"/>
              </w:rPr>
              <w:t xml:space="preserve">, </w: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RRID:AB_10013770 </w:t>
            </w:r>
          </w:p>
        </w:tc>
      </w:tr>
      <w:tr w:rsidR="00F3635A" w:rsidRPr="00F3635A" w14:paraId="4A610F03" w14:textId="77777777" w:rsidTr="00E850CC">
        <w:trPr>
          <w:trHeight w:val="522"/>
        </w:trPr>
        <w:tc>
          <w:tcPr>
            <w:tcW w:w="1985" w:type="dxa"/>
          </w:tcPr>
          <w:p w14:paraId="7A60346E" w14:textId="77777777" w:rsidR="00186F99" w:rsidRPr="00F3635A" w:rsidRDefault="00186F99" w:rsidP="00E850CC">
            <w:pPr>
              <w:spacing w:line="360" w:lineRule="auto"/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 xml:space="preserve">Alexa Fluor 647 Phalloidin </w:t>
            </w:r>
          </w:p>
        </w:tc>
        <w:tc>
          <w:tcPr>
            <w:tcW w:w="2410" w:type="dxa"/>
          </w:tcPr>
          <w:p w14:paraId="57C85D77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F-actin</w:t>
            </w:r>
          </w:p>
        </w:tc>
        <w:tc>
          <w:tcPr>
            <w:tcW w:w="1275" w:type="dxa"/>
          </w:tcPr>
          <w:p w14:paraId="3CB681A9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1:500</w:t>
            </w:r>
          </w:p>
        </w:tc>
        <w:tc>
          <w:tcPr>
            <w:tcW w:w="3261" w:type="dxa"/>
          </w:tcPr>
          <w:p w14:paraId="40990BA8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Cell Signaling</w:t>
            </w:r>
          </w:p>
        </w:tc>
      </w:tr>
      <w:tr w:rsidR="00F3635A" w:rsidRPr="00F3635A" w14:paraId="261ACB2E" w14:textId="77777777" w:rsidTr="00E850CC">
        <w:trPr>
          <w:trHeight w:val="522"/>
        </w:trPr>
        <w:tc>
          <w:tcPr>
            <w:tcW w:w="1985" w:type="dxa"/>
          </w:tcPr>
          <w:p w14:paraId="1E45982F" w14:textId="5965E783" w:rsidR="002F5FC4" w:rsidRPr="00F3635A" w:rsidRDefault="002F5FC4" w:rsidP="00E850CC">
            <w:pPr>
              <w:spacing w:line="360" w:lineRule="auto"/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Collagen</w:t>
            </w:r>
            <w:r w:rsidR="006341BF" w:rsidRPr="00F3635A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 xml:space="preserve"> IV</w:t>
            </w:r>
          </w:p>
        </w:tc>
        <w:tc>
          <w:tcPr>
            <w:tcW w:w="2410" w:type="dxa"/>
          </w:tcPr>
          <w:p w14:paraId="6EEC0AC7" w14:textId="4B046893" w:rsidR="002F5FC4" w:rsidRPr="00F3635A" w:rsidRDefault="006341BF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Collagen type IV</w:t>
            </w:r>
          </w:p>
        </w:tc>
        <w:tc>
          <w:tcPr>
            <w:tcW w:w="1275" w:type="dxa"/>
          </w:tcPr>
          <w:p w14:paraId="70666DF9" w14:textId="3002528A" w:rsidR="002F5FC4" w:rsidRPr="00F3635A" w:rsidRDefault="006341BF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1:100</w:t>
            </w:r>
          </w:p>
        </w:tc>
        <w:tc>
          <w:tcPr>
            <w:tcW w:w="3261" w:type="dxa"/>
          </w:tcPr>
          <w:p w14:paraId="2495E910" w14:textId="0DF23FFF" w:rsidR="002F5FC4" w:rsidRPr="00F3635A" w:rsidRDefault="00046AB5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Abcam</w:t>
            </w:r>
          </w:p>
        </w:tc>
      </w:tr>
      <w:tr w:rsidR="00F3635A" w:rsidRPr="00F3635A" w14:paraId="2CD33DBD" w14:textId="77777777" w:rsidTr="00E850CC">
        <w:trPr>
          <w:trHeight w:val="555"/>
        </w:trPr>
        <w:tc>
          <w:tcPr>
            <w:tcW w:w="1985" w:type="dxa"/>
          </w:tcPr>
          <w:p w14:paraId="0889BDE9" w14:textId="77777777" w:rsidR="00186F99" w:rsidRPr="00F3635A" w:rsidRDefault="00186F99" w:rsidP="00E850CC">
            <w:pPr>
              <w:spacing w:line="36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DAPI</w:t>
            </w:r>
          </w:p>
        </w:tc>
        <w:tc>
          <w:tcPr>
            <w:tcW w:w="2410" w:type="dxa"/>
          </w:tcPr>
          <w:p w14:paraId="274742A0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Chromatin</w:t>
            </w:r>
          </w:p>
          <w:p w14:paraId="73D3C9B1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1275" w:type="dxa"/>
          </w:tcPr>
          <w:p w14:paraId="1EED75C7" w14:textId="77777777" w:rsidR="00186F99" w:rsidRPr="00F3635A" w:rsidRDefault="00186F99" w:rsidP="00E850CC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1:1000</w:t>
            </w:r>
          </w:p>
        </w:tc>
        <w:tc>
          <w:tcPr>
            <w:tcW w:w="3261" w:type="dxa"/>
          </w:tcPr>
          <w:p w14:paraId="16CC0B1E" w14:textId="77777777" w:rsidR="00186F99" w:rsidRPr="00F3635A" w:rsidRDefault="00186F99" w:rsidP="00E850CC">
            <w:pPr>
              <w:pStyle w:val="NormalWeb"/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Thermo Fisher Scientific </w:t>
            </w:r>
          </w:p>
        </w:tc>
      </w:tr>
    </w:tbl>
    <w:p w14:paraId="3EF44C35" w14:textId="77777777" w:rsidR="00186F99" w:rsidRPr="00F3635A" w:rsidRDefault="00186F99" w:rsidP="00186F99">
      <w:pPr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3D1C7135" w14:textId="77777777" w:rsidR="00186F99" w:rsidRPr="00F3635A" w:rsidRDefault="00186F99" w:rsidP="00186F99">
      <w:pPr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072FE3EF" w14:textId="77777777" w:rsidR="00186F99" w:rsidRPr="00F3635A" w:rsidRDefault="00186F99" w:rsidP="00186F99">
      <w:pPr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53480DF5" w14:textId="77777777" w:rsidR="00186F99" w:rsidRPr="00F3635A" w:rsidRDefault="00186F99" w:rsidP="00186F99">
      <w:pPr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0E4C4A72" w14:textId="77777777" w:rsidR="00186F99" w:rsidRPr="00F3635A" w:rsidRDefault="00186F99" w:rsidP="00186F99">
      <w:pPr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1FD0B41C" w14:textId="77777777" w:rsidR="00186F99" w:rsidRPr="00F3635A" w:rsidRDefault="00186F99" w:rsidP="00186F99">
      <w:pPr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66B51C17" w14:textId="77777777" w:rsidR="00FA14AD" w:rsidRDefault="00FA14AD" w:rsidP="00186F99">
      <w:pPr>
        <w:jc w:val="both"/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4264A8CF" w14:textId="13D4D326" w:rsidR="00F3635A" w:rsidRPr="00F3635A" w:rsidRDefault="005B1CF8" w:rsidP="00186F99">
      <w:pPr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F3635A">
        <w:rPr>
          <w:rFonts w:ascii="Arial" w:hAnsi="Arial" w:cs="Arial"/>
          <w:b/>
          <w:bCs/>
          <w:color w:val="000000" w:themeColor="text1"/>
          <w:shd w:val="clear" w:color="auto" w:fill="FFFFFF"/>
        </w:rPr>
        <w:lastRenderedPageBreak/>
        <w:t>Supplementary File 1</w:t>
      </w:r>
      <w:r w:rsidRPr="00F3635A">
        <w:rPr>
          <w:rFonts w:ascii="Arial" w:hAnsi="Arial" w:cs="Arial"/>
          <w:b/>
          <w:bCs/>
          <w:color w:val="000000" w:themeColor="text1"/>
          <w:shd w:val="clear" w:color="auto" w:fill="FFFFFF"/>
          <w:lang w:val="en-US"/>
        </w:rPr>
        <w:t>d</w:t>
      </w:r>
      <w:r w:rsidR="00186F99" w:rsidRPr="00F3635A">
        <w:rPr>
          <w:rFonts w:ascii="Arial" w:hAnsi="Arial" w:cs="Arial"/>
          <w:b/>
          <w:color w:val="000000" w:themeColor="text1"/>
          <w:sz w:val="22"/>
          <w:szCs w:val="22"/>
        </w:rPr>
        <w:t>:</w:t>
      </w:r>
      <w:r w:rsidR="00186F99" w:rsidRPr="00F3635A">
        <w:rPr>
          <w:rFonts w:ascii="Arial" w:hAnsi="Arial" w:cs="Arial"/>
          <w:color w:val="000000" w:themeColor="text1"/>
          <w:sz w:val="22"/>
          <w:szCs w:val="22"/>
        </w:rPr>
        <w:t xml:space="preserve"> </w:t>
      </w:r>
    </w:p>
    <w:p w14:paraId="61558385" w14:textId="512638FA" w:rsidR="00186F99" w:rsidRPr="00F3635A" w:rsidRDefault="00186F99" w:rsidP="00186F99">
      <w:pPr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F3635A">
        <w:rPr>
          <w:rFonts w:ascii="Arial" w:hAnsi="Arial" w:cs="Arial"/>
          <w:color w:val="000000" w:themeColor="text1"/>
          <w:sz w:val="22"/>
          <w:szCs w:val="22"/>
        </w:rPr>
        <w:t>List of transgenes, DNA constructs, antibodies and their corresponding figures and videos</w:t>
      </w:r>
    </w:p>
    <w:p w14:paraId="28A370D7" w14:textId="77777777" w:rsidR="00186F99" w:rsidRPr="00F3635A" w:rsidRDefault="00186F99" w:rsidP="00186F99">
      <w:pPr>
        <w:rPr>
          <w:rFonts w:ascii="Arial" w:hAnsi="Arial" w:cs="Arial"/>
          <w:b/>
          <w:color w:val="000000" w:themeColor="text1"/>
          <w:sz w:val="22"/>
          <w:szCs w:val="22"/>
        </w:rPr>
      </w:pPr>
    </w:p>
    <w:tbl>
      <w:tblPr>
        <w:tblStyle w:val="TableGrid"/>
        <w:tblW w:w="9356" w:type="dxa"/>
        <w:tblInd w:w="-5" w:type="dxa"/>
        <w:tblLook w:val="04A0" w:firstRow="1" w:lastRow="0" w:firstColumn="1" w:lastColumn="0" w:noHBand="0" w:noVBand="1"/>
      </w:tblPr>
      <w:tblGrid>
        <w:gridCol w:w="4536"/>
        <w:gridCol w:w="2410"/>
        <w:gridCol w:w="2410"/>
      </w:tblGrid>
      <w:tr w:rsidR="00F3635A" w:rsidRPr="00F3635A" w14:paraId="09F21AF6" w14:textId="77777777" w:rsidTr="00083B5A">
        <w:trPr>
          <w:trHeight w:val="191"/>
        </w:trPr>
        <w:tc>
          <w:tcPr>
            <w:tcW w:w="4536" w:type="dxa"/>
          </w:tcPr>
          <w:p w14:paraId="212CB4AF" w14:textId="77777777" w:rsidR="00186F99" w:rsidRPr="00F3635A" w:rsidRDefault="00186F99" w:rsidP="00E850CC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>Zebrafish Line/ DNA construct/ antibody</w:t>
            </w:r>
          </w:p>
        </w:tc>
        <w:tc>
          <w:tcPr>
            <w:tcW w:w="2410" w:type="dxa"/>
          </w:tcPr>
          <w:p w14:paraId="4B1C697A" w14:textId="77777777" w:rsidR="00186F99" w:rsidRPr="00F3635A" w:rsidRDefault="00186F99" w:rsidP="00E850CC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>Structures labeled</w:t>
            </w:r>
          </w:p>
        </w:tc>
        <w:tc>
          <w:tcPr>
            <w:tcW w:w="2410" w:type="dxa"/>
          </w:tcPr>
          <w:p w14:paraId="1C07473D" w14:textId="77777777" w:rsidR="00186F99" w:rsidRPr="00F3635A" w:rsidRDefault="00186F99" w:rsidP="00E850CC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  <w:t>Figure/ Video</w:t>
            </w:r>
          </w:p>
          <w:p w14:paraId="5E44A16F" w14:textId="77777777" w:rsidR="00186F99" w:rsidRPr="00F3635A" w:rsidRDefault="00186F99" w:rsidP="00E850CC">
            <w:pPr>
              <w:rPr>
                <w:rFonts w:ascii="Arial" w:hAnsi="Arial" w:cs="Arial"/>
                <w:b/>
                <w:color w:val="000000" w:themeColor="text1"/>
                <w:sz w:val="22"/>
                <w:szCs w:val="22"/>
              </w:rPr>
            </w:pPr>
          </w:p>
        </w:tc>
      </w:tr>
      <w:tr w:rsidR="00F3635A" w:rsidRPr="00F3635A" w14:paraId="7F470314" w14:textId="77777777" w:rsidTr="00083B5A">
        <w:trPr>
          <w:trHeight w:val="488"/>
        </w:trPr>
        <w:tc>
          <w:tcPr>
            <w:tcW w:w="4536" w:type="dxa"/>
          </w:tcPr>
          <w:p w14:paraId="2800F79B" w14:textId="77777777" w:rsidR="00186F99" w:rsidRPr="00F3635A" w:rsidRDefault="00186F99" w:rsidP="00E850CC">
            <w:pPr>
              <w:spacing w:line="360" w:lineRule="auto"/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>Tg(vsx-1:GFP)</w:t>
            </w:r>
            <w:r w:rsidRPr="00F3635A">
              <w:rPr>
                <w:rStyle w:val="Emphasis"/>
                <w:rFonts w:ascii="Arial" w:eastAsiaTheme="majorEastAsia" w:hAnsi="Arial" w:cs="Arial"/>
                <w:i w:val="0"/>
                <w:iCs w:val="0"/>
                <w:color w:val="000000" w:themeColor="text1"/>
                <w:sz w:val="22"/>
                <w:szCs w:val="22"/>
              </w:rPr>
              <w:t xml:space="preserve"> x</w:t>
            </w: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 xml:space="preserve"> Tg(ptf1a:dsRed)</w:t>
            </w:r>
          </w:p>
        </w:tc>
        <w:tc>
          <w:tcPr>
            <w:tcW w:w="2410" w:type="dxa"/>
          </w:tcPr>
          <w:p w14:paraId="4827BD8A" w14:textId="0D80F242" w:rsidR="00186F99" w:rsidRPr="00F3635A" w:rsidRDefault="004D0324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ytoplasm of </w:t>
            </w:r>
            <w:r w:rsidR="00186F99"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BCs/ HCs, ACs</w:t>
            </w:r>
          </w:p>
        </w:tc>
        <w:tc>
          <w:tcPr>
            <w:tcW w:w="2410" w:type="dxa"/>
          </w:tcPr>
          <w:p w14:paraId="379F34DE" w14:textId="3788D587" w:rsidR="00186F99" w:rsidRPr="00663350" w:rsidRDefault="00186F99" w:rsidP="00E850CC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</w:pPr>
            <w:r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Fig</w:t>
            </w:r>
            <w:r w:rsidR="004D286C"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ure</w:t>
            </w:r>
            <w:r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 xml:space="preserve"> 1C</w:t>
            </w:r>
            <w:r w:rsidR="004D286C"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,</w:t>
            </w:r>
          </w:p>
          <w:p w14:paraId="71BC0B67" w14:textId="19344C7E" w:rsidR="00186F99" w:rsidRPr="00663350" w:rsidRDefault="00D04FAB" w:rsidP="00E850CC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</w:pPr>
            <w:r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Figure 1-</w:t>
            </w:r>
            <w:r w:rsidR="004D286C"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 xml:space="preserve">figure supplement </w:t>
            </w:r>
            <w:r w:rsidR="00186F99"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1D</w:t>
            </w:r>
            <w:r w:rsidR="004D286C"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,</w:t>
            </w:r>
          </w:p>
          <w:p w14:paraId="560E57B1" w14:textId="77777777" w:rsidR="00186F99" w:rsidRPr="00083B5A" w:rsidRDefault="00186F99" w:rsidP="00E850CC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083B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Video 3</w:t>
            </w:r>
          </w:p>
        </w:tc>
      </w:tr>
      <w:tr w:rsidR="00F3635A" w:rsidRPr="00F3635A" w14:paraId="2350996B" w14:textId="77777777" w:rsidTr="00083B5A">
        <w:trPr>
          <w:trHeight w:val="458"/>
        </w:trPr>
        <w:tc>
          <w:tcPr>
            <w:tcW w:w="4536" w:type="dxa"/>
          </w:tcPr>
          <w:p w14:paraId="624E180A" w14:textId="77777777" w:rsidR="00186F99" w:rsidRPr="00F3635A" w:rsidRDefault="00186F99" w:rsidP="00E850CC">
            <w:pPr>
              <w:spacing w:line="36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>Tg(gfap:GFP)</w:t>
            </w:r>
            <w:r w:rsidRPr="00F3635A">
              <w:rPr>
                <w:rStyle w:val="Emphasis"/>
                <w:rFonts w:ascii="Arial" w:eastAsiaTheme="majorEastAsia" w:hAnsi="Arial" w:cs="Arial"/>
                <w:i w:val="0"/>
                <w:iCs w:val="0"/>
                <w:color w:val="000000" w:themeColor="text1"/>
                <w:sz w:val="22"/>
                <w:szCs w:val="22"/>
              </w:rPr>
              <w:t xml:space="preserve"> x</w:t>
            </w: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 xml:space="preserve"> Tg(ptf1a:dsRed)</w:t>
            </w:r>
          </w:p>
        </w:tc>
        <w:tc>
          <w:tcPr>
            <w:tcW w:w="2410" w:type="dxa"/>
          </w:tcPr>
          <w:p w14:paraId="68FD288C" w14:textId="26DA8AD2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MGs/ </w:t>
            </w:r>
            <w:r w:rsidR="004D0324"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ytoplasm of </w: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HCs, ACs</w:t>
            </w:r>
          </w:p>
        </w:tc>
        <w:tc>
          <w:tcPr>
            <w:tcW w:w="2410" w:type="dxa"/>
          </w:tcPr>
          <w:p w14:paraId="530978CC" w14:textId="1FC058B8" w:rsidR="00186F99" w:rsidRPr="00663350" w:rsidRDefault="00186F99" w:rsidP="00E850CC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</w:pPr>
            <w:r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Fig</w:t>
            </w:r>
            <w:r w:rsidR="004D286C"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ure</w:t>
            </w:r>
            <w:r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 xml:space="preserve"> 1E</w:t>
            </w:r>
          </w:p>
          <w:p w14:paraId="2D6C0034" w14:textId="40585EA9" w:rsidR="00186F99" w:rsidRPr="00663350" w:rsidRDefault="004D286C" w:rsidP="00E850CC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</w:pPr>
            <w:r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Figure 1-figure supplement</w:t>
            </w:r>
            <w:r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 xml:space="preserve"> </w:t>
            </w:r>
            <w:r w:rsidR="00186F99"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1E-E’’</w:t>
            </w:r>
          </w:p>
        </w:tc>
      </w:tr>
      <w:tr w:rsidR="00F3635A" w:rsidRPr="00F3635A" w14:paraId="05C65342" w14:textId="77777777" w:rsidTr="00083B5A">
        <w:trPr>
          <w:trHeight w:val="500"/>
        </w:trPr>
        <w:tc>
          <w:tcPr>
            <w:tcW w:w="4536" w:type="dxa"/>
          </w:tcPr>
          <w:p w14:paraId="661A5F22" w14:textId="77777777" w:rsidR="00186F99" w:rsidRPr="00F3635A" w:rsidRDefault="00186F99" w:rsidP="00E850CC">
            <w:pPr>
              <w:spacing w:line="36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>Tg(lhx-1:eGFP)</w:t>
            </w:r>
            <w:r w:rsidRPr="00F3635A">
              <w:rPr>
                <w:rStyle w:val="Emphasis"/>
                <w:rFonts w:ascii="Arial" w:eastAsiaTheme="majorEastAsia" w:hAnsi="Arial" w:cs="Arial"/>
                <w:i w:val="0"/>
                <w:iCs w:val="0"/>
                <w:color w:val="000000" w:themeColor="text1"/>
                <w:sz w:val="22"/>
                <w:szCs w:val="22"/>
              </w:rPr>
              <w:t xml:space="preserve"> x</w:t>
            </w: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 xml:space="preserve"> Tg(ptf1a:dsRed)</w:t>
            </w:r>
          </w:p>
        </w:tc>
        <w:tc>
          <w:tcPr>
            <w:tcW w:w="2410" w:type="dxa"/>
          </w:tcPr>
          <w:p w14:paraId="1CC07D36" w14:textId="4ABDBFE1" w:rsidR="00186F99" w:rsidRPr="00F3635A" w:rsidRDefault="004D0324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ytoplasm of </w:t>
            </w:r>
            <w:r w:rsidR="00186F99"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HCs</w: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/ Cytoplasm of </w:t>
            </w:r>
            <w:r w:rsidR="00186F99"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ACs and PRs</w:t>
            </w:r>
          </w:p>
        </w:tc>
        <w:tc>
          <w:tcPr>
            <w:tcW w:w="2410" w:type="dxa"/>
          </w:tcPr>
          <w:p w14:paraId="1F903CA3" w14:textId="519E48B6" w:rsidR="00186F99" w:rsidRPr="00083B5A" w:rsidRDefault="004D286C" w:rsidP="00E850CC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083B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Figure 1-figure supplement</w:t>
            </w:r>
            <w:r w:rsidRPr="00083B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="00186F99" w:rsidRPr="00083B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1A</w:t>
            </w:r>
            <w:r w:rsidRPr="00083B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,</w:t>
            </w:r>
          </w:p>
          <w:p w14:paraId="7B72FFA5" w14:textId="77777777" w:rsidR="00186F99" w:rsidRPr="00083B5A" w:rsidRDefault="00186F99" w:rsidP="00E850CC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083B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Video 1</w:t>
            </w:r>
          </w:p>
        </w:tc>
      </w:tr>
      <w:tr w:rsidR="00F3635A" w:rsidRPr="00F3635A" w14:paraId="5076B29E" w14:textId="77777777" w:rsidTr="00083B5A">
        <w:trPr>
          <w:trHeight w:val="500"/>
        </w:trPr>
        <w:tc>
          <w:tcPr>
            <w:tcW w:w="4536" w:type="dxa"/>
          </w:tcPr>
          <w:p w14:paraId="2474B743" w14:textId="77777777" w:rsidR="00186F99" w:rsidRPr="00F3635A" w:rsidRDefault="00186F99" w:rsidP="00E850CC">
            <w:pPr>
              <w:spacing w:line="360" w:lineRule="auto"/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 xml:space="preserve">Tg(ptf1a:Gal4-VP16, UAS:gap-YFP) </w:t>
            </w:r>
            <w:r w:rsidRPr="00F3635A">
              <w:rPr>
                <w:rStyle w:val="Emphasis"/>
                <w:rFonts w:ascii="Arial" w:eastAsiaTheme="majorEastAsia" w:hAnsi="Arial" w:cs="Arial"/>
                <w:i w:val="0"/>
                <w:iCs w:val="0"/>
                <w:color w:val="000000" w:themeColor="text1"/>
                <w:sz w:val="22"/>
                <w:szCs w:val="22"/>
              </w:rPr>
              <w:t>x</w:t>
            </w: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 xml:space="preserve"> Tg(</w:t>
            </w:r>
            <w:r w:rsidRPr="00F3635A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  <w:shd w:val="clear" w:color="auto" w:fill="FFFFFF"/>
              </w:rPr>
              <w:t>atoh7</w:t>
            </w: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>:gap-RFP)</w:t>
            </w:r>
          </w:p>
        </w:tc>
        <w:tc>
          <w:tcPr>
            <w:tcW w:w="2410" w:type="dxa"/>
          </w:tcPr>
          <w:p w14:paraId="2CA7463B" w14:textId="6C7FA6A8" w:rsidR="00186F99" w:rsidRPr="00F3635A" w:rsidRDefault="004D0324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Membrane of </w:t>
            </w:r>
            <w:r w:rsidR="00186F99"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HCs, ACs/ </w: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ytoplasm of </w:t>
            </w:r>
            <w:r w:rsidR="00186F99"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RGCs, PRs</w:t>
            </w:r>
          </w:p>
        </w:tc>
        <w:tc>
          <w:tcPr>
            <w:tcW w:w="2410" w:type="dxa"/>
          </w:tcPr>
          <w:p w14:paraId="283E0473" w14:textId="0667421D" w:rsidR="00186F99" w:rsidRPr="00663350" w:rsidRDefault="004D286C" w:rsidP="00E850CC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</w:pPr>
            <w:r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Figure 1-figure supplement</w:t>
            </w:r>
            <w:r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 xml:space="preserve"> </w:t>
            </w:r>
            <w:r w:rsidR="00186F99"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1C</w:t>
            </w:r>
            <w:r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,</w:t>
            </w:r>
            <w:r w:rsidR="00186F99"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 xml:space="preserve"> </w:t>
            </w:r>
          </w:p>
          <w:p w14:paraId="6E3D8066" w14:textId="0C61484D" w:rsidR="00186F99" w:rsidRPr="00663350" w:rsidRDefault="00186F99" w:rsidP="00E850CC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</w:pPr>
            <w:r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Fig</w:t>
            </w:r>
            <w:r w:rsidR="004D286C"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ure</w:t>
            </w:r>
            <w:r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 xml:space="preserve"> 4A-C’’</w:t>
            </w:r>
            <w:r w:rsidR="004D286C"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,</w:t>
            </w:r>
          </w:p>
          <w:p w14:paraId="4873B3FA" w14:textId="1C645F07" w:rsidR="00186F99" w:rsidRPr="00663350" w:rsidRDefault="004D286C" w:rsidP="00E850CC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</w:pPr>
            <w:r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 xml:space="preserve">Figure </w:t>
            </w:r>
            <w:r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4</w:t>
            </w:r>
            <w:r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-figure supplement</w:t>
            </w:r>
            <w:r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 xml:space="preserve"> 2</w:t>
            </w:r>
            <w:r w:rsidR="00186F99"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B</w:t>
            </w:r>
            <w:r w:rsidR="006538AA"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-B’</w:t>
            </w:r>
            <w:r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,</w:t>
            </w:r>
          </w:p>
          <w:p w14:paraId="19CC5F74" w14:textId="750F0488" w:rsidR="00186F99" w:rsidRPr="00083B5A" w:rsidRDefault="00186F99" w:rsidP="00E850CC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083B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Video 2</w:t>
            </w:r>
            <w:r w:rsidR="004B07BD" w:rsidRPr="00083B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, Video 7</w:t>
            </w:r>
          </w:p>
        </w:tc>
      </w:tr>
      <w:tr w:rsidR="00F3635A" w:rsidRPr="00F3635A" w14:paraId="58E52F29" w14:textId="77777777" w:rsidTr="00083B5A">
        <w:trPr>
          <w:trHeight w:val="458"/>
        </w:trPr>
        <w:tc>
          <w:tcPr>
            <w:tcW w:w="4536" w:type="dxa"/>
          </w:tcPr>
          <w:p w14:paraId="74AF2A31" w14:textId="77777777" w:rsidR="00186F99" w:rsidRPr="00F3635A" w:rsidRDefault="00186F99" w:rsidP="00E850CC">
            <w:pPr>
              <w:spacing w:line="360" w:lineRule="auto"/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  <w:lang w:val="fr-FR"/>
              </w:rPr>
            </w:pP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  <w:lang w:val="fr-FR"/>
              </w:rPr>
              <w:t>Tg(lhx-1:eGFP)  +</w:t>
            </w:r>
          </w:p>
          <w:p w14:paraId="7EF28EFC" w14:textId="77777777" w:rsidR="00186F99" w:rsidRPr="00F3635A" w:rsidRDefault="00186F99" w:rsidP="00E850CC">
            <w:pPr>
              <w:spacing w:line="360" w:lineRule="auto"/>
              <w:rPr>
                <w:rFonts w:ascii="Arial" w:hAnsi="Arial" w:cs="Arial"/>
                <w:i/>
                <w:color w:val="000000" w:themeColor="text1"/>
                <w:sz w:val="22"/>
                <w:szCs w:val="22"/>
                <w:lang w:val="fr-FR"/>
              </w:rPr>
            </w:pPr>
            <w:r w:rsidRPr="00F3635A">
              <w:rPr>
                <w:rStyle w:val="Emphasis"/>
                <w:rFonts w:ascii="Arial" w:eastAsiaTheme="majorEastAsia" w:hAnsi="Arial" w:cs="Arial"/>
                <w:i w:val="0"/>
                <w:iCs w:val="0"/>
                <w:color w:val="000000" w:themeColor="text1"/>
                <w:sz w:val="22"/>
                <w:szCs w:val="22"/>
                <w:lang w:val="fr-FR"/>
              </w:rPr>
              <w:t xml:space="preserve"> anti-</w:t>
            </w:r>
            <w:proofErr w:type="spellStart"/>
            <w:r w:rsidRPr="00F3635A">
              <w:rPr>
                <w:rStyle w:val="Emphasis"/>
                <w:rFonts w:ascii="Arial" w:eastAsiaTheme="majorEastAsia" w:hAnsi="Arial" w:cs="Arial"/>
                <w:i w:val="0"/>
                <w:iCs w:val="0"/>
                <w:color w:val="000000" w:themeColor="text1"/>
                <w:sz w:val="22"/>
                <w:szCs w:val="22"/>
                <w:lang w:val="fr-FR"/>
              </w:rPr>
              <w:t>Laminin</w:t>
            </w:r>
            <w:proofErr w:type="spellEnd"/>
            <w:r w:rsidRPr="00F3635A">
              <w:rPr>
                <w:rStyle w:val="Emphasis"/>
                <w:rFonts w:ascii="Arial" w:eastAsiaTheme="majorEastAsia" w:hAnsi="Arial" w:cs="Arial"/>
                <w:i w:val="0"/>
                <w:iCs w:val="0"/>
                <w:color w:val="000000" w:themeColor="text1"/>
                <w:sz w:val="22"/>
                <w:szCs w:val="22"/>
                <w:lang w:val="fr-FR"/>
              </w:rPr>
              <w:t xml:space="preserve"> </w:t>
            </w:r>
          </w:p>
        </w:tc>
        <w:tc>
          <w:tcPr>
            <w:tcW w:w="2410" w:type="dxa"/>
          </w:tcPr>
          <w:p w14:paraId="3A645D0C" w14:textId="78296FD7" w:rsidR="00186F99" w:rsidRPr="00F3635A" w:rsidRDefault="004D0324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ytoplasm of </w:t>
            </w:r>
            <w:r w:rsidR="00186F99"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HCs, ACs/ </w:t>
            </w:r>
          </w:p>
          <w:p w14:paraId="375266CF" w14:textId="77777777" w:rsidR="00186F99" w:rsidRPr="00F363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Laminin </w: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 xml:space="preserve">α1 </w:t>
            </w:r>
          </w:p>
        </w:tc>
        <w:tc>
          <w:tcPr>
            <w:tcW w:w="2410" w:type="dxa"/>
          </w:tcPr>
          <w:p w14:paraId="6F3ED7AE" w14:textId="63159847" w:rsidR="00186F99" w:rsidRPr="00083B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083B5A">
              <w:rPr>
                <w:rFonts w:ascii="Arial" w:hAnsi="Arial" w:cs="Arial"/>
                <w:color w:val="000000" w:themeColor="text1"/>
                <w:sz w:val="22"/>
                <w:szCs w:val="22"/>
              </w:rPr>
              <w:t>Fig</w:t>
            </w:r>
            <w:r w:rsidR="004D286C" w:rsidRPr="00083B5A">
              <w:rPr>
                <w:rFonts w:ascii="Arial" w:hAnsi="Arial" w:cs="Arial"/>
                <w:color w:val="000000" w:themeColor="text1"/>
                <w:sz w:val="22"/>
                <w:szCs w:val="22"/>
              </w:rPr>
              <w:t>u</w:t>
            </w:r>
            <w:r w:rsidR="004D286C" w:rsidRPr="00083B5A">
              <w:rPr>
                <w:rFonts w:ascii="Arial" w:hAnsi="Arial" w:cs="Arial"/>
                <w:sz w:val="22"/>
                <w:szCs w:val="22"/>
              </w:rPr>
              <w:t>re</w:t>
            </w:r>
            <w:r w:rsidRPr="00083B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2A</w:t>
            </w:r>
          </w:p>
        </w:tc>
      </w:tr>
      <w:tr w:rsidR="00F3635A" w:rsidRPr="00F3635A" w14:paraId="20F09322" w14:textId="77777777" w:rsidTr="00083B5A">
        <w:trPr>
          <w:trHeight w:val="458"/>
        </w:trPr>
        <w:tc>
          <w:tcPr>
            <w:tcW w:w="4536" w:type="dxa"/>
          </w:tcPr>
          <w:p w14:paraId="6B4F28F6" w14:textId="77777777" w:rsidR="00186F99" w:rsidRPr="00F3635A" w:rsidRDefault="00186F99" w:rsidP="00E850CC">
            <w:pPr>
              <w:spacing w:line="360" w:lineRule="auto"/>
              <w:rPr>
                <w:rFonts w:ascii="Arial" w:hAnsi="Arial" w:cs="Arial"/>
                <w:color w:val="000000" w:themeColor="text1"/>
                <w:sz w:val="22"/>
                <w:szCs w:val="22"/>
                <w:lang w:val="en-DE"/>
              </w:rPr>
            </w:pP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  <w:lang w:val="en-DE"/>
              </w:rPr>
              <w:t xml:space="preserve">Tg(lhx-1:eGFP) </w:t>
            </w:r>
            <w:r w:rsidRPr="00F3635A">
              <w:rPr>
                <w:rStyle w:val="Emphasis"/>
                <w:rFonts w:ascii="Arial" w:eastAsiaTheme="majorEastAsia" w:hAnsi="Arial" w:cs="Arial"/>
                <w:i w:val="0"/>
                <w:iCs w:val="0"/>
                <w:color w:val="000000" w:themeColor="text1"/>
                <w:sz w:val="22"/>
                <w:szCs w:val="22"/>
                <w:lang w:val="en-DE"/>
              </w:rPr>
              <w:t>x</w:t>
            </w: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  <w:lang w:val="en-DE"/>
              </w:rPr>
              <w:t xml:space="preserve"> Tg(HA-GFP)</w:t>
            </w:r>
          </w:p>
        </w:tc>
        <w:tc>
          <w:tcPr>
            <w:tcW w:w="2410" w:type="dxa"/>
          </w:tcPr>
          <w:p w14:paraId="56E342E0" w14:textId="68B49233" w:rsidR="00186F99" w:rsidRPr="00F3635A" w:rsidRDefault="004D0324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ytoplasm of </w:t>
            </w:r>
            <w:r w:rsidR="00186F99"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HCs, ACs/ HA</w:t>
            </w:r>
          </w:p>
        </w:tc>
        <w:tc>
          <w:tcPr>
            <w:tcW w:w="2410" w:type="dxa"/>
          </w:tcPr>
          <w:p w14:paraId="67897F96" w14:textId="7448FAD5" w:rsidR="00186F99" w:rsidRPr="00083B5A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083B5A">
              <w:rPr>
                <w:rFonts w:ascii="Arial" w:hAnsi="Arial" w:cs="Arial"/>
                <w:color w:val="000000" w:themeColor="text1"/>
                <w:sz w:val="22"/>
                <w:szCs w:val="22"/>
              </w:rPr>
              <w:t>Fig</w:t>
            </w:r>
            <w:r w:rsidR="004D286C" w:rsidRPr="00083B5A">
              <w:rPr>
                <w:rFonts w:ascii="Arial" w:hAnsi="Arial" w:cs="Arial"/>
                <w:color w:val="000000" w:themeColor="text1"/>
                <w:sz w:val="22"/>
                <w:szCs w:val="22"/>
              </w:rPr>
              <w:t>u</w:t>
            </w:r>
            <w:r w:rsidR="004D286C" w:rsidRPr="00083B5A">
              <w:rPr>
                <w:rFonts w:ascii="Arial" w:hAnsi="Arial" w:cs="Arial"/>
                <w:sz w:val="22"/>
                <w:szCs w:val="22"/>
              </w:rPr>
              <w:t>re</w:t>
            </w:r>
            <w:r w:rsidRPr="00083B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2B</w:t>
            </w:r>
          </w:p>
        </w:tc>
      </w:tr>
      <w:tr w:rsidR="00F3635A" w:rsidRPr="00F3635A" w14:paraId="1095D123" w14:textId="77777777" w:rsidTr="00083B5A">
        <w:trPr>
          <w:trHeight w:val="458"/>
        </w:trPr>
        <w:tc>
          <w:tcPr>
            <w:tcW w:w="4536" w:type="dxa"/>
          </w:tcPr>
          <w:p w14:paraId="48493992" w14:textId="77777777" w:rsidR="00186F99" w:rsidRPr="00F3635A" w:rsidRDefault="00186F99" w:rsidP="00E850CC">
            <w:pPr>
              <w:spacing w:line="360" w:lineRule="auto"/>
              <w:rPr>
                <w:rFonts w:ascii="Arial" w:hAnsi="Arial" w:cs="Arial"/>
                <w:color w:val="000000" w:themeColor="text1"/>
                <w:sz w:val="22"/>
                <w:szCs w:val="22"/>
                <w:lang w:val="en-DE"/>
              </w:rPr>
            </w:pP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  <w:lang w:val="en-DE"/>
              </w:rPr>
              <w:t xml:space="preserve">Tg(lhx-1:eGFP) </w:t>
            </w:r>
            <w:r w:rsidRPr="00F3635A">
              <w:rPr>
                <w:rStyle w:val="Emphasis"/>
                <w:rFonts w:ascii="Arial" w:eastAsiaTheme="majorEastAsia" w:hAnsi="Arial" w:cs="Arial"/>
                <w:i w:val="0"/>
                <w:iCs w:val="0"/>
                <w:color w:val="000000" w:themeColor="text1"/>
                <w:sz w:val="22"/>
                <w:szCs w:val="22"/>
                <w:lang w:val="en-DE"/>
              </w:rPr>
              <w:t xml:space="preserve">x </w:t>
            </w: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  <w:lang w:val="en-DE"/>
              </w:rPr>
              <w:t>Tg(</w:t>
            </w:r>
            <w:r w:rsidRPr="00F3635A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  <w:shd w:val="clear" w:color="auto" w:fill="FFFFFF"/>
                <w:lang w:val="en-DE"/>
              </w:rPr>
              <w:t>atoh7</w:t>
            </w: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  <w:lang w:val="en-DE"/>
              </w:rPr>
              <w:t>:gap-RFP)</w:t>
            </w:r>
          </w:p>
        </w:tc>
        <w:tc>
          <w:tcPr>
            <w:tcW w:w="2410" w:type="dxa"/>
          </w:tcPr>
          <w:p w14:paraId="3C32750C" w14:textId="72B12EB6" w:rsidR="00186F99" w:rsidRPr="00F3635A" w:rsidRDefault="004D0324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ytoplasm of </w:t>
            </w:r>
            <w:r w:rsidR="00186F99"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HCs, PRs/ </w: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ytoplasm of </w:t>
            </w:r>
            <w:r w:rsidR="00186F99"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RGCs, PRs</w:t>
            </w:r>
          </w:p>
        </w:tc>
        <w:tc>
          <w:tcPr>
            <w:tcW w:w="2410" w:type="dxa"/>
          </w:tcPr>
          <w:p w14:paraId="76C1337C" w14:textId="12AF0DFB" w:rsidR="00186F99" w:rsidRPr="00663350" w:rsidRDefault="00186F99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63350">
              <w:rPr>
                <w:rFonts w:ascii="Arial" w:hAnsi="Arial" w:cs="Arial"/>
                <w:color w:val="000000" w:themeColor="text1"/>
                <w:sz w:val="22"/>
                <w:szCs w:val="22"/>
              </w:rPr>
              <w:t>Fig</w:t>
            </w:r>
            <w:r w:rsidR="004D286C" w:rsidRPr="00663350">
              <w:rPr>
                <w:rFonts w:ascii="Arial" w:hAnsi="Arial" w:cs="Arial"/>
                <w:color w:val="000000" w:themeColor="text1"/>
                <w:sz w:val="22"/>
                <w:szCs w:val="22"/>
              </w:rPr>
              <w:t>u</w:t>
            </w:r>
            <w:r w:rsidR="004D286C" w:rsidRPr="00663350">
              <w:rPr>
                <w:rFonts w:ascii="Arial" w:hAnsi="Arial" w:cs="Arial"/>
                <w:sz w:val="22"/>
                <w:szCs w:val="22"/>
              </w:rPr>
              <w:t>re</w:t>
            </w:r>
            <w:r w:rsidRPr="00663350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2D-E’’</w:t>
            </w:r>
            <w:r w:rsidR="004D286C" w:rsidRPr="00663350">
              <w:rPr>
                <w:rFonts w:ascii="Arial" w:hAnsi="Arial" w:cs="Arial"/>
                <w:color w:val="000000" w:themeColor="text1"/>
                <w:sz w:val="22"/>
                <w:szCs w:val="22"/>
              </w:rPr>
              <w:t>,</w:t>
            </w:r>
          </w:p>
          <w:p w14:paraId="1F3F41BA" w14:textId="425FF8D3" w:rsidR="00186F99" w:rsidRPr="00663350" w:rsidRDefault="004D286C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 xml:space="preserve">Figure </w:t>
            </w:r>
            <w:r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4</w:t>
            </w:r>
            <w:r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-figure supplement</w:t>
            </w:r>
            <w:r w:rsidR="002563D7" w:rsidRPr="00663350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663350">
              <w:rPr>
                <w:rFonts w:ascii="Arial" w:hAnsi="Arial" w:cs="Arial"/>
                <w:color w:val="000000" w:themeColor="text1"/>
                <w:sz w:val="22"/>
                <w:szCs w:val="22"/>
              </w:rPr>
              <w:t>1</w:t>
            </w:r>
            <w:r w:rsidR="002563D7" w:rsidRPr="00663350">
              <w:rPr>
                <w:rFonts w:ascii="Arial" w:hAnsi="Arial" w:cs="Arial"/>
                <w:color w:val="000000" w:themeColor="text1"/>
                <w:sz w:val="22"/>
                <w:szCs w:val="22"/>
              </w:rPr>
              <w:t>D</w:t>
            </w:r>
          </w:p>
          <w:p w14:paraId="130BB617" w14:textId="77777777" w:rsidR="00BB482F" w:rsidRPr="00663350" w:rsidRDefault="00BB482F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63350">
              <w:rPr>
                <w:rFonts w:ascii="Arial" w:hAnsi="Arial" w:cs="Arial"/>
                <w:color w:val="000000" w:themeColor="text1"/>
                <w:sz w:val="22"/>
                <w:szCs w:val="22"/>
              </w:rPr>
              <w:t>A,B</w:t>
            </w:r>
            <w:r w:rsidR="00C83CDC" w:rsidRPr="00663350">
              <w:rPr>
                <w:rFonts w:ascii="Arial" w:hAnsi="Arial" w:cs="Arial"/>
                <w:color w:val="000000" w:themeColor="text1"/>
                <w:sz w:val="22"/>
                <w:szCs w:val="22"/>
              </w:rPr>
              <w:t>,</w:t>
            </w:r>
          </w:p>
          <w:p w14:paraId="6CE10BFD" w14:textId="65874B80" w:rsidR="00C83CDC" w:rsidRPr="00663350" w:rsidRDefault="00C83CDC" w:rsidP="00E850CC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63350">
              <w:rPr>
                <w:rFonts w:ascii="Arial" w:hAnsi="Arial" w:cs="Arial"/>
                <w:color w:val="000000" w:themeColor="text1"/>
                <w:sz w:val="22"/>
                <w:szCs w:val="22"/>
              </w:rPr>
              <w:t>Figure 6, figure supplement 1A,B</w:t>
            </w:r>
          </w:p>
        </w:tc>
      </w:tr>
      <w:tr w:rsidR="00F3635A" w:rsidRPr="00F3635A" w14:paraId="59339892" w14:textId="77777777" w:rsidTr="00083B5A">
        <w:trPr>
          <w:trHeight w:val="458"/>
        </w:trPr>
        <w:tc>
          <w:tcPr>
            <w:tcW w:w="4536" w:type="dxa"/>
          </w:tcPr>
          <w:p w14:paraId="100943F1" w14:textId="2FAD7BFA" w:rsidR="00F76AA8" w:rsidRPr="00F3635A" w:rsidRDefault="00F76AA8" w:rsidP="00F76AA8">
            <w:pPr>
              <w:spacing w:line="360" w:lineRule="auto"/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>Tg(</w:t>
            </w:r>
            <w:r w:rsidRPr="00F3635A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H2A:mCherry</w:t>
            </w:r>
            <w:r w:rsidRPr="00F3635A">
              <w:rPr>
                <w:rStyle w:val="Emphasis"/>
                <w:rFonts w:ascii="Arial" w:eastAsiaTheme="majorEastAsia" w:hAnsi="Arial" w:cs="Arial"/>
                <w:i w:val="0"/>
                <w:iCs w:val="0"/>
                <w:color w:val="000000" w:themeColor="text1"/>
                <w:sz w:val="22"/>
                <w:szCs w:val="22"/>
              </w:rPr>
              <w:t xml:space="preserve">) </w:t>
            </w:r>
            <w:r w:rsidRPr="00F3635A">
              <w:rPr>
                <w:rStyle w:val="Emphasis"/>
                <w:rFonts w:ascii="Arial" w:eastAsiaTheme="majorEastAsia" w:hAnsi="Arial" w:cs="Arial"/>
                <w:i w:val="0"/>
                <w:color w:val="000000" w:themeColor="text1"/>
                <w:sz w:val="22"/>
                <w:szCs w:val="22"/>
              </w:rPr>
              <w:t xml:space="preserve">+ </w:t>
            </w:r>
            <w:r w:rsidRPr="00F3635A">
              <w:rPr>
                <w:rStyle w:val="Emphasis"/>
                <w:rFonts w:ascii="Arial" w:eastAsiaTheme="majorEastAsia" w:hAnsi="Arial" w:cs="Arial"/>
                <w:i w:val="0"/>
                <w:iCs w:val="0"/>
                <w:color w:val="000000" w:themeColor="text1"/>
                <w:sz w:val="22"/>
                <w:szCs w:val="22"/>
              </w:rPr>
              <w:t>anti-C</w:t>
            </w:r>
            <w:r w:rsidRPr="00F3635A">
              <w:rPr>
                <w:rStyle w:val="Emphasis"/>
                <w:rFonts w:ascii="Arial" w:eastAsiaTheme="majorEastAsia" w:hAnsi="Arial" w:cs="Arial"/>
                <w:i w:val="0"/>
                <w:color w:val="000000" w:themeColor="text1"/>
                <w:sz w:val="22"/>
                <w:szCs w:val="22"/>
              </w:rPr>
              <w:t>ollagen IV</w:t>
            </w:r>
          </w:p>
        </w:tc>
        <w:tc>
          <w:tcPr>
            <w:tcW w:w="2410" w:type="dxa"/>
          </w:tcPr>
          <w:p w14:paraId="4E802734" w14:textId="2D79FEC3" w:rsidR="00F76AA8" w:rsidRPr="00F3635A" w:rsidRDefault="00F76AA8" w:rsidP="00F76AA8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Nuclei + Collagen IV</w:t>
            </w:r>
          </w:p>
        </w:tc>
        <w:tc>
          <w:tcPr>
            <w:tcW w:w="2410" w:type="dxa"/>
          </w:tcPr>
          <w:p w14:paraId="256CC7A4" w14:textId="0B5A25AF" w:rsidR="00F76AA8" w:rsidRPr="00663350" w:rsidRDefault="004D286C" w:rsidP="00F76AA8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 xml:space="preserve">Figure </w:t>
            </w:r>
            <w:r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2</w:t>
            </w:r>
            <w:r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-figure supplement</w:t>
            </w:r>
            <w:r w:rsidRPr="00663350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1</w:t>
            </w:r>
            <w:r w:rsidR="00F76AA8" w:rsidRPr="00663350">
              <w:rPr>
                <w:rFonts w:ascii="Arial" w:hAnsi="Arial" w:cs="Arial"/>
                <w:color w:val="000000" w:themeColor="text1"/>
                <w:sz w:val="22"/>
                <w:szCs w:val="22"/>
              </w:rPr>
              <w:t>A</w:t>
            </w:r>
          </w:p>
        </w:tc>
      </w:tr>
      <w:tr w:rsidR="00F3635A" w:rsidRPr="00F3635A" w14:paraId="1FE16480" w14:textId="77777777" w:rsidTr="00083B5A">
        <w:trPr>
          <w:trHeight w:val="458"/>
        </w:trPr>
        <w:tc>
          <w:tcPr>
            <w:tcW w:w="4536" w:type="dxa"/>
          </w:tcPr>
          <w:p w14:paraId="5E84F8AA" w14:textId="77777777" w:rsidR="00F76AA8" w:rsidRPr="00F3635A" w:rsidRDefault="00F76AA8" w:rsidP="00F76AA8">
            <w:pPr>
              <w:spacing w:line="360" w:lineRule="auto"/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 xml:space="preserve">Tg(lhx-1:eGFP) </w:t>
            </w:r>
            <w:r w:rsidRPr="00F3635A">
              <w:rPr>
                <w:rStyle w:val="Emphasis"/>
                <w:rFonts w:ascii="Arial" w:eastAsiaTheme="majorEastAsia" w:hAnsi="Arial" w:cs="Arial"/>
                <w:i w:val="0"/>
                <w:iCs w:val="0"/>
                <w:color w:val="000000" w:themeColor="text1"/>
                <w:sz w:val="22"/>
                <w:szCs w:val="22"/>
              </w:rPr>
              <w:t>x</w:t>
            </w: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 xml:space="preserve"> Tg(</w:t>
            </w:r>
            <w:r w:rsidRPr="00F3635A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βactin</w:t>
            </w:r>
            <w:r w:rsidRPr="00F3635A">
              <w:rPr>
                <w:rStyle w:val="Emphasis"/>
                <w:rFonts w:ascii="Arial" w:eastAsiaTheme="majorEastAsia" w:hAnsi="Arial" w:cs="Arial"/>
                <w:i w:val="0"/>
                <w:iCs w:val="0"/>
                <w:color w:val="000000" w:themeColor="text1"/>
                <w:sz w:val="22"/>
                <w:szCs w:val="22"/>
              </w:rPr>
              <w:t>:</w:t>
            </w: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>maKate2-ras)</w:t>
            </w:r>
          </w:p>
        </w:tc>
        <w:tc>
          <w:tcPr>
            <w:tcW w:w="2410" w:type="dxa"/>
          </w:tcPr>
          <w:p w14:paraId="2E448081" w14:textId="1259E8D7" w:rsidR="00F76AA8" w:rsidRPr="00F3635A" w:rsidRDefault="004D0324" w:rsidP="00F76AA8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ytoplasm of </w:t>
            </w:r>
            <w:r w:rsidR="00F76AA8"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HCs, PRs/ all membranes</w:t>
            </w:r>
          </w:p>
        </w:tc>
        <w:tc>
          <w:tcPr>
            <w:tcW w:w="2410" w:type="dxa"/>
          </w:tcPr>
          <w:p w14:paraId="15029A2D" w14:textId="76D98985" w:rsidR="00F76AA8" w:rsidRPr="00663350" w:rsidRDefault="004D286C" w:rsidP="00F76AA8">
            <w:pPr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</w:pPr>
            <w:r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Figure 2-figure supplement</w:t>
            </w:r>
            <w:r w:rsidRPr="00663350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 xml:space="preserve"> </w:t>
            </w:r>
            <w:r w:rsidRPr="00663350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1</w:t>
            </w:r>
            <w:r w:rsidR="00F76AA8" w:rsidRPr="00663350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B-B’</w:t>
            </w:r>
          </w:p>
        </w:tc>
      </w:tr>
      <w:tr w:rsidR="00F3635A" w:rsidRPr="00F3635A" w14:paraId="3E084548" w14:textId="77777777" w:rsidTr="00083B5A">
        <w:trPr>
          <w:trHeight w:val="458"/>
        </w:trPr>
        <w:tc>
          <w:tcPr>
            <w:tcW w:w="4536" w:type="dxa"/>
          </w:tcPr>
          <w:p w14:paraId="24D9462A" w14:textId="77777777" w:rsidR="00F76AA8" w:rsidRPr="00F3635A" w:rsidRDefault="00F76AA8" w:rsidP="00F76AA8">
            <w:pPr>
              <w:spacing w:line="360" w:lineRule="auto"/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>Tg(</w:t>
            </w:r>
            <w:r w:rsidRPr="00F3635A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βactin</w:t>
            </w:r>
            <w:r w:rsidRPr="00F3635A">
              <w:rPr>
                <w:rStyle w:val="Emphasis"/>
                <w:rFonts w:ascii="Arial" w:eastAsiaTheme="majorEastAsia" w:hAnsi="Arial" w:cs="Arial"/>
                <w:i w:val="0"/>
                <w:iCs w:val="0"/>
                <w:color w:val="000000" w:themeColor="text1"/>
                <w:sz w:val="22"/>
                <w:szCs w:val="22"/>
              </w:rPr>
              <w:t>:</w:t>
            </w: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 xml:space="preserve">maKate2-ras) </w:t>
            </w:r>
            <w:r w:rsidRPr="00F3635A">
              <w:rPr>
                <w:rStyle w:val="Emphasis"/>
                <w:rFonts w:ascii="Arial" w:eastAsiaTheme="majorEastAsia" w:hAnsi="Arial" w:cs="Arial"/>
                <w:i w:val="0"/>
                <w:iCs w:val="0"/>
                <w:color w:val="000000" w:themeColor="text1"/>
                <w:sz w:val="22"/>
                <w:szCs w:val="22"/>
              </w:rPr>
              <w:t>x</w:t>
            </w: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 xml:space="preserve"> Tg(</w:t>
            </w:r>
            <w:r w:rsidRPr="00F3635A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βactin:lap2b-eGFP)</w:t>
            </w:r>
          </w:p>
        </w:tc>
        <w:tc>
          <w:tcPr>
            <w:tcW w:w="2410" w:type="dxa"/>
          </w:tcPr>
          <w:p w14:paraId="3E656D8F" w14:textId="77777777" w:rsidR="00F76AA8" w:rsidRPr="00F3635A" w:rsidRDefault="00F76AA8" w:rsidP="00F76AA8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All membrane/ all nuclei membranes</w:t>
            </w:r>
          </w:p>
        </w:tc>
        <w:tc>
          <w:tcPr>
            <w:tcW w:w="2410" w:type="dxa"/>
          </w:tcPr>
          <w:p w14:paraId="5428D88C" w14:textId="536601A6" w:rsidR="00F76AA8" w:rsidRPr="00663350" w:rsidRDefault="004D286C" w:rsidP="00F76AA8">
            <w:r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Figure 2-figure supplemen</w:t>
            </w:r>
            <w:r w:rsidR="00663350"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t</w:t>
            </w:r>
            <w:r w:rsidRPr="00663350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663350">
              <w:rPr>
                <w:rFonts w:ascii="Arial" w:hAnsi="Arial" w:cs="Arial"/>
                <w:color w:val="000000" w:themeColor="text1"/>
                <w:sz w:val="22"/>
                <w:szCs w:val="22"/>
              </w:rPr>
              <w:t>1</w:t>
            </w:r>
            <w:r w:rsidR="00F76AA8" w:rsidRPr="00663350">
              <w:rPr>
                <w:rFonts w:ascii="Arial" w:hAnsi="Arial" w:cs="Arial"/>
                <w:color w:val="000000" w:themeColor="text1"/>
                <w:sz w:val="22"/>
                <w:szCs w:val="22"/>
              </w:rPr>
              <w:t>C-C’</w:t>
            </w:r>
          </w:p>
        </w:tc>
      </w:tr>
      <w:tr w:rsidR="00F3635A" w:rsidRPr="00F3635A" w14:paraId="4857D98C" w14:textId="77777777" w:rsidTr="00083B5A">
        <w:trPr>
          <w:trHeight w:val="458"/>
        </w:trPr>
        <w:tc>
          <w:tcPr>
            <w:tcW w:w="4536" w:type="dxa"/>
          </w:tcPr>
          <w:p w14:paraId="3879F8C8" w14:textId="77777777" w:rsidR="00F76AA8" w:rsidRPr="00F3635A" w:rsidRDefault="00F76AA8" w:rsidP="00F76AA8">
            <w:pPr>
              <w:spacing w:line="36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hsp70:EGFP-LAP2b  +</w:t>
            </w:r>
          </w:p>
          <w:p w14:paraId="680AEBF0" w14:textId="3A49D7C4" w:rsidR="00F76AA8" w:rsidRPr="00F3635A" w:rsidRDefault="00F76AA8" w:rsidP="00F76AA8">
            <w:pPr>
              <w:spacing w:line="360" w:lineRule="auto"/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iCs/>
                <w:color w:val="000000" w:themeColor="text1"/>
                <w:sz w:val="22"/>
                <w:szCs w:val="22"/>
              </w:rPr>
              <w:t>trβ2:tdTomato</w:t>
            </w:r>
            <w:r w:rsidRPr="00F3635A" w:rsidDel="00934B94">
              <w:rPr>
                <w:rFonts w:ascii="Arial" w:hAnsi="Arial" w:cs="Arial"/>
                <w:iCs/>
                <w:color w:val="000000" w:themeColor="text1"/>
                <w:sz w:val="22"/>
                <w:szCs w:val="22"/>
              </w:rPr>
              <w:t xml:space="preserve"> </w:t>
            </w:r>
            <w:r w:rsidRPr="00F3635A">
              <w:rPr>
                <w:rFonts w:ascii="Arial" w:hAnsi="Arial" w:cs="Arial"/>
                <w:iCs/>
                <w:color w:val="000000" w:themeColor="text1"/>
                <w:sz w:val="22"/>
                <w:szCs w:val="22"/>
              </w:rPr>
              <w:t>plasmid</w:t>
            </w:r>
          </w:p>
        </w:tc>
        <w:tc>
          <w:tcPr>
            <w:tcW w:w="2410" w:type="dxa"/>
          </w:tcPr>
          <w:p w14:paraId="6AFB04EC" w14:textId="77777777" w:rsidR="00F76AA8" w:rsidRPr="00F3635A" w:rsidRDefault="00F76AA8" w:rsidP="00F76AA8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nuclei membrane/ </w:t>
            </w:r>
          </w:p>
          <w:p w14:paraId="060A3C3E" w14:textId="1E46492A" w:rsidR="00F76AA8" w:rsidRPr="00F3635A" w:rsidRDefault="004D0324" w:rsidP="00F76AA8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ytoplasm of </w:t>
            </w:r>
            <w:r w:rsidR="00F76AA8"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HCs, PRs</w:t>
            </w:r>
          </w:p>
        </w:tc>
        <w:tc>
          <w:tcPr>
            <w:tcW w:w="2410" w:type="dxa"/>
          </w:tcPr>
          <w:p w14:paraId="51B5D922" w14:textId="60F89934" w:rsidR="00F76AA8" w:rsidRPr="00083B5A" w:rsidRDefault="00F76AA8" w:rsidP="00F76AA8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083B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Fig</w:t>
            </w:r>
            <w:r w:rsidR="00544297" w:rsidRPr="00083B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ure</w:t>
            </w:r>
            <w:r w:rsidRPr="00083B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 xml:space="preserve"> 3A-A’’</w:t>
            </w:r>
          </w:p>
        </w:tc>
      </w:tr>
      <w:tr w:rsidR="00F3635A" w:rsidRPr="00F3635A" w14:paraId="5CECA66F" w14:textId="77777777" w:rsidTr="00083B5A">
        <w:trPr>
          <w:trHeight w:val="503"/>
        </w:trPr>
        <w:tc>
          <w:tcPr>
            <w:tcW w:w="4536" w:type="dxa"/>
          </w:tcPr>
          <w:p w14:paraId="3E4AF93E" w14:textId="412D1C32" w:rsidR="00F76AA8" w:rsidRPr="00F3635A" w:rsidRDefault="00F76AA8" w:rsidP="00F76AA8">
            <w:pPr>
              <w:spacing w:line="360" w:lineRule="auto"/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  <w:lang w:val="en-DE"/>
              </w:rPr>
            </w:pP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  <w:lang w:val="en-DE"/>
              </w:rPr>
              <w:t xml:space="preserve">Tg(lhx-1:eGFP) </w:t>
            </w:r>
            <w:r w:rsidRPr="00F3635A">
              <w:rPr>
                <w:rStyle w:val="Emphasis"/>
                <w:rFonts w:ascii="Arial" w:eastAsiaTheme="majorEastAsia" w:hAnsi="Arial" w:cs="Arial"/>
                <w:i w:val="0"/>
                <w:iCs w:val="0"/>
                <w:color w:val="000000" w:themeColor="text1"/>
                <w:sz w:val="22"/>
                <w:szCs w:val="22"/>
                <w:lang w:val="en-DE"/>
              </w:rPr>
              <w:t>x</w:t>
            </w: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  <w:lang w:val="en-DE"/>
              </w:rPr>
              <w:t xml:space="preserve"> </w:t>
            </w:r>
            <w:r w:rsidRPr="00F3635A">
              <w:rPr>
                <w:rFonts w:ascii="Arial" w:hAnsi="Arial" w:cs="Arial"/>
                <w:i/>
                <w:color w:val="000000" w:themeColor="text1"/>
                <w:sz w:val="22"/>
                <w:szCs w:val="22"/>
                <w:lang w:val="en-DE"/>
              </w:rPr>
              <w:t>Tg(hsp70:H2B-RFP)</w:t>
            </w:r>
          </w:p>
        </w:tc>
        <w:tc>
          <w:tcPr>
            <w:tcW w:w="2410" w:type="dxa"/>
          </w:tcPr>
          <w:p w14:paraId="43A3A84E" w14:textId="0971878F" w:rsidR="00F76AA8" w:rsidRPr="00F3635A" w:rsidRDefault="004D0324" w:rsidP="00F76AA8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ytoplasm of </w:t>
            </w:r>
            <w:r w:rsidR="00F76AA8"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HCs, PRs/ nuclei</w:t>
            </w:r>
          </w:p>
        </w:tc>
        <w:tc>
          <w:tcPr>
            <w:tcW w:w="2410" w:type="dxa"/>
          </w:tcPr>
          <w:p w14:paraId="184CEB27" w14:textId="3B6896F0" w:rsidR="00F76AA8" w:rsidRPr="00083B5A" w:rsidRDefault="00F76AA8" w:rsidP="00F76AA8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083B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Fig</w:t>
            </w:r>
            <w:r w:rsidR="00544297" w:rsidRPr="00083B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ure</w:t>
            </w:r>
            <w:r w:rsidRPr="00083B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 xml:space="preserve"> 3F-F’</w:t>
            </w:r>
            <w:r w:rsidR="00083B5A" w:rsidRPr="00083B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,</w:t>
            </w:r>
          </w:p>
          <w:p w14:paraId="787C8AFB" w14:textId="2BAE5E08" w:rsidR="00DE17C1" w:rsidRPr="00083B5A" w:rsidRDefault="00544297" w:rsidP="00F76AA8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083B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Figure 3-figure supplement</w:t>
            </w:r>
            <w:r w:rsidRPr="00083B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083B5A">
              <w:rPr>
                <w:rFonts w:ascii="Arial" w:hAnsi="Arial" w:cs="Arial"/>
                <w:color w:val="000000" w:themeColor="text1"/>
                <w:sz w:val="22"/>
                <w:szCs w:val="22"/>
              </w:rPr>
              <w:t>2</w:t>
            </w:r>
            <w:r w:rsidR="00DE17C1" w:rsidRPr="00083B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A-A’</w:t>
            </w:r>
          </w:p>
        </w:tc>
      </w:tr>
      <w:tr w:rsidR="00F3635A" w:rsidRPr="00F3635A" w14:paraId="0BE39DCC" w14:textId="77777777" w:rsidTr="00083B5A">
        <w:trPr>
          <w:trHeight w:val="356"/>
        </w:trPr>
        <w:tc>
          <w:tcPr>
            <w:tcW w:w="4536" w:type="dxa"/>
          </w:tcPr>
          <w:p w14:paraId="78E3B1BA" w14:textId="77777777" w:rsidR="00F76AA8" w:rsidRPr="00F3635A" w:rsidRDefault="00F76AA8" w:rsidP="00F76AA8">
            <w:pPr>
              <w:spacing w:line="360" w:lineRule="auto"/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 xml:space="preserve">Tg(lhx-1:eGFP) </w:t>
            </w:r>
          </w:p>
          <w:p w14:paraId="7DB9D5D9" w14:textId="522632C4" w:rsidR="00F76AA8" w:rsidRPr="00F3635A" w:rsidRDefault="00F76AA8" w:rsidP="00F76AA8">
            <w:pPr>
              <w:spacing w:line="360" w:lineRule="auto"/>
              <w:rPr>
                <w:rStyle w:val="Emphasis"/>
                <w:rFonts w:ascii="Arial" w:eastAsiaTheme="majorEastAsia" w:hAnsi="Arial" w:cs="Arial"/>
                <w:iCs w:val="0"/>
                <w:color w:val="000000" w:themeColor="text1"/>
                <w:sz w:val="22"/>
                <w:szCs w:val="22"/>
                <w:lang w:val="en-DE"/>
              </w:rPr>
            </w:pPr>
            <w:r w:rsidRPr="00F3635A">
              <w:rPr>
                <w:rStyle w:val="Emphasis"/>
                <w:rFonts w:ascii="Arial" w:eastAsiaTheme="majorEastAsia" w:hAnsi="Arial" w:cs="Arial"/>
                <w:i w:val="0"/>
                <w:iCs w:val="0"/>
                <w:color w:val="000000" w:themeColor="text1"/>
                <w:sz w:val="22"/>
                <w:szCs w:val="22"/>
              </w:rPr>
              <w:t xml:space="preserve">Transplanted into wild-type </w:t>
            </w:r>
          </w:p>
        </w:tc>
        <w:tc>
          <w:tcPr>
            <w:tcW w:w="2410" w:type="dxa"/>
          </w:tcPr>
          <w:p w14:paraId="5D4DEAC1" w14:textId="636A2E5F" w:rsidR="00F76AA8" w:rsidRPr="00F3635A" w:rsidRDefault="004D0324" w:rsidP="00F76AA8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ytoplasm of </w:t>
            </w:r>
            <w:r w:rsidR="00F76AA8"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HCs, PRs</w:t>
            </w:r>
            <w:r w:rsidR="00F76AA8" w:rsidRPr="00F3635A" w:rsidDel="009632BD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</w:p>
        </w:tc>
        <w:tc>
          <w:tcPr>
            <w:tcW w:w="2410" w:type="dxa"/>
          </w:tcPr>
          <w:p w14:paraId="1133D0F2" w14:textId="127DAF7A" w:rsidR="00F76AA8" w:rsidRPr="00083B5A" w:rsidRDefault="00544297" w:rsidP="00F76AA8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083B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Figure 3-figure supplement</w:t>
            </w:r>
            <w:r w:rsidRPr="00083B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083B5A">
              <w:rPr>
                <w:rStyle w:val="xref-bibr"/>
                <w:rFonts w:ascii="Arial" w:hAnsi="Arial" w:cs="Arial"/>
                <w:sz w:val="22"/>
                <w:szCs w:val="22"/>
              </w:rPr>
              <w:t>1</w:t>
            </w:r>
            <w:r w:rsidR="00F76AA8" w:rsidRPr="00083B5A">
              <w:rPr>
                <w:rFonts w:ascii="Arial" w:hAnsi="Arial" w:cs="Arial"/>
                <w:color w:val="000000" w:themeColor="text1"/>
                <w:sz w:val="22"/>
                <w:szCs w:val="22"/>
              </w:rPr>
              <w:t>A-A’’</w:t>
            </w:r>
          </w:p>
        </w:tc>
      </w:tr>
      <w:tr w:rsidR="00F3635A" w:rsidRPr="00F3635A" w14:paraId="267BFC45" w14:textId="77777777" w:rsidTr="00083B5A">
        <w:trPr>
          <w:trHeight w:val="356"/>
        </w:trPr>
        <w:tc>
          <w:tcPr>
            <w:tcW w:w="4536" w:type="dxa"/>
          </w:tcPr>
          <w:p w14:paraId="39E414A6" w14:textId="7A3DBDB8" w:rsidR="00E77FB8" w:rsidRPr="00F3635A" w:rsidRDefault="00E77FB8" w:rsidP="00E77FB8">
            <w:pPr>
              <w:spacing w:line="36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hsp70:EGFP-LAP2b  +</w:t>
            </w:r>
          </w:p>
          <w:p w14:paraId="7A523E19" w14:textId="4C5B7575" w:rsidR="00E77FB8" w:rsidRPr="00F3635A" w:rsidRDefault="00E77FB8" w:rsidP="00E77FB8">
            <w:pPr>
              <w:spacing w:line="360" w:lineRule="auto"/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iCs/>
                <w:color w:val="000000" w:themeColor="text1"/>
                <w:sz w:val="22"/>
                <w:szCs w:val="22"/>
              </w:rPr>
              <w:t>trβ2:tdTomato plasmids</w:t>
            </w:r>
          </w:p>
        </w:tc>
        <w:tc>
          <w:tcPr>
            <w:tcW w:w="2410" w:type="dxa"/>
          </w:tcPr>
          <w:p w14:paraId="2D64D035" w14:textId="77777777" w:rsidR="00E77FB8" w:rsidRPr="00F3635A" w:rsidRDefault="00E77FB8" w:rsidP="00E77FB8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nuclei membrane/ </w:t>
            </w:r>
          </w:p>
          <w:p w14:paraId="402543DC" w14:textId="7B81DFE7" w:rsidR="00E77FB8" w:rsidRPr="00F3635A" w:rsidRDefault="004D0324" w:rsidP="00E77FB8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ytoplasm of </w:t>
            </w:r>
            <w:r w:rsidR="00E77FB8"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HCs, PRs</w:t>
            </w:r>
          </w:p>
        </w:tc>
        <w:tc>
          <w:tcPr>
            <w:tcW w:w="2410" w:type="dxa"/>
          </w:tcPr>
          <w:p w14:paraId="70A935A5" w14:textId="6EBEE043" w:rsidR="00E77FB8" w:rsidRPr="00663350" w:rsidRDefault="00544297" w:rsidP="00E77FB8">
            <w:pPr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</w:pPr>
            <w:r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Figure 3-figure supplement</w:t>
            </w:r>
            <w:r w:rsidRPr="00663350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 xml:space="preserve"> </w:t>
            </w:r>
            <w:r w:rsidRPr="00663350">
              <w:rPr>
                <w:rStyle w:val="xref-bibr"/>
                <w:rFonts w:ascii="Arial" w:hAnsi="Arial" w:cs="Arial"/>
                <w:sz w:val="22"/>
                <w:szCs w:val="22"/>
                <w:lang w:val="fr-FR"/>
              </w:rPr>
              <w:t>1</w:t>
            </w:r>
            <w:r w:rsidR="00E77FB8"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E-E‘</w:t>
            </w:r>
          </w:p>
        </w:tc>
      </w:tr>
      <w:tr w:rsidR="00F3635A" w:rsidRPr="00F3635A" w14:paraId="6FD5E1C1" w14:textId="77777777" w:rsidTr="00083B5A">
        <w:trPr>
          <w:trHeight w:val="488"/>
        </w:trPr>
        <w:tc>
          <w:tcPr>
            <w:tcW w:w="4536" w:type="dxa"/>
          </w:tcPr>
          <w:p w14:paraId="6A485BB2" w14:textId="7FAE96D7" w:rsidR="00E77FB8" w:rsidRPr="00F3635A" w:rsidRDefault="00E77FB8" w:rsidP="00E77FB8">
            <w:pPr>
              <w:spacing w:line="360" w:lineRule="auto"/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 xml:space="preserve">Tg(ptf1a:dsRed) + </w:t>
            </w:r>
            <w:r w:rsidRPr="00F3635A">
              <w:rPr>
                <w:rFonts w:ascii="Arial" w:hAnsi="Arial" w:cs="Arial"/>
                <w:iCs/>
                <w:color w:val="000000" w:themeColor="text1"/>
                <w:sz w:val="22"/>
                <w:szCs w:val="22"/>
              </w:rPr>
              <w:t>hsp70:EGFP-LAP2b</w:t>
            </w:r>
            <w:r w:rsidRPr="00F3635A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 xml:space="preserve"> </w:t>
            </w:r>
            <w:r w:rsidRPr="00F3635A">
              <w:rPr>
                <w:rFonts w:ascii="Arial" w:hAnsi="Arial" w:cs="Arial"/>
                <w:iCs/>
                <w:color w:val="000000" w:themeColor="text1"/>
                <w:sz w:val="22"/>
                <w:szCs w:val="22"/>
              </w:rPr>
              <w:t>plasmid</w:t>
            </w:r>
          </w:p>
        </w:tc>
        <w:tc>
          <w:tcPr>
            <w:tcW w:w="2410" w:type="dxa"/>
          </w:tcPr>
          <w:p w14:paraId="74F2AD2D" w14:textId="4077A89D" w:rsidR="00E77FB8" w:rsidRPr="00F3635A" w:rsidRDefault="004D0324" w:rsidP="00E77FB8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ytoplasm of </w:t>
            </w:r>
            <w:r w:rsidR="00E77FB8"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HCs, ACs/ nuclei membrane</w:t>
            </w:r>
          </w:p>
        </w:tc>
        <w:tc>
          <w:tcPr>
            <w:tcW w:w="2410" w:type="dxa"/>
          </w:tcPr>
          <w:p w14:paraId="3C89A0E8" w14:textId="4E38A92C" w:rsidR="00E77FB8" w:rsidRPr="00AD302D" w:rsidRDefault="00544297" w:rsidP="00E77FB8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</w:pPr>
            <w:r w:rsidRPr="00AD302D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Figure 3-figure supplement</w:t>
            </w:r>
            <w:r w:rsidRPr="00AD302D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 xml:space="preserve"> </w:t>
            </w:r>
            <w:r w:rsidRPr="00AD302D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2</w:t>
            </w:r>
            <w:r w:rsidR="00FE2304" w:rsidRPr="00AD302D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C</w:t>
            </w:r>
            <w:r w:rsidR="00E77FB8" w:rsidRPr="00AD302D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-</w:t>
            </w:r>
            <w:r w:rsidR="00FE2304" w:rsidRPr="00AD302D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C</w:t>
            </w:r>
            <w:r w:rsidRPr="00AD302D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’,</w:t>
            </w:r>
          </w:p>
          <w:p w14:paraId="1CEA9EAC" w14:textId="06EEB090" w:rsidR="00E77FB8" w:rsidRPr="00AD302D" w:rsidRDefault="00E77FB8" w:rsidP="00E77FB8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AD302D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Video 5</w:t>
            </w:r>
          </w:p>
        </w:tc>
      </w:tr>
      <w:tr w:rsidR="00F3635A" w:rsidRPr="00F3635A" w14:paraId="647E43CC" w14:textId="77777777" w:rsidTr="00083B5A">
        <w:trPr>
          <w:trHeight w:val="488"/>
        </w:trPr>
        <w:tc>
          <w:tcPr>
            <w:tcW w:w="4536" w:type="dxa"/>
          </w:tcPr>
          <w:p w14:paraId="05FCD802" w14:textId="3B2780EB" w:rsidR="00E77FB8" w:rsidRPr="00F3635A" w:rsidRDefault="00E77FB8" w:rsidP="00E77FB8">
            <w:pPr>
              <w:spacing w:line="36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lastRenderedPageBreak/>
              <w:t>pCS2+ Lifeact-GFP +</w:t>
            </w:r>
          </w:p>
          <w:p w14:paraId="7B42AEEF" w14:textId="6BB5DE8C" w:rsidR="00E77FB8" w:rsidRPr="00F3635A" w:rsidRDefault="00E77FB8" w:rsidP="00E77FB8">
            <w:pPr>
              <w:spacing w:line="360" w:lineRule="auto"/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iCs/>
                <w:color w:val="000000" w:themeColor="text1"/>
                <w:sz w:val="22"/>
                <w:szCs w:val="22"/>
              </w:rPr>
              <w:t>trβ2:tdTomato</w:t>
            </w:r>
            <w:r w:rsidRPr="00F3635A" w:rsidDel="00934B94">
              <w:rPr>
                <w:rFonts w:ascii="Arial" w:hAnsi="Arial" w:cs="Arial"/>
                <w:iCs/>
                <w:color w:val="000000" w:themeColor="text1"/>
                <w:sz w:val="22"/>
                <w:szCs w:val="22"/>
              </w:rPr>
              <w:t xml:space="preserve"> </w:t>
            </w:r>
            <w:r w:rsidRPr="00F3635A">
              <w:rPr>
                <w:rFonts w:ascii="Arial" w:hAnsi="Arial" w:cs="Arial"/>
                <w:iCs/>
                <w:color w:val="000000" w:themeColor="text1"/>
                <w:sz w:val="22"/>
                <w:szCs w:val="22"/>
              </w:rPr>
              <w:t>plasmids</w:t>
            </w:r>
          </w:p>
        </w:tc>
        <w:tc>
          <w:tcPr>
            <w:tcW w:w="2410" w:type="dxa"/>
          </w:tcPr>
          <w:p w14:paraId="483DF08C" w14:textId="498C6713" w:rsidR="00E77FB8" w:rsidRPr="00F3635A" w:rsidRDefault="00E77FB8" w:rsidP="00E77FB8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All F-Actin filaments/ </w:t>
            </w:r>
            <w:r w:rsidR="004D0324"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ytoplasm of </w: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HCs, PRs</w:t>
            </w:r>
          </w:p>
        </w:tc>
        <w:tc>
          <w:tcPr>
            <w:tcW w:w="2410" w:type="dxa"/>
          </w:tcPr>
          <w:p w14:paraId="0C9C13DF" w14:textId="46044BB7" w:rsidR="00E77FB8" w:rsidRPr="00AD302D" w:rsidRDefault="00E77FB8" w:rsidP="00E77FB8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AD302D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Fig</w:t>
            </w:r>
            <w:r w:rsidR="00083B5A" w:rsidRPr="00AD302D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ure</w:t>
            </w:r>
            <w:r w:rsidRPr="00AD302D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 xml:space="preserve"> 4D</w:t>
            </w:r>
            <w:r w:rsidR="00083B5A" w:rsidRPr="00AD302D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,</w:t>
            </w:r>
          </w:p>
          <w:p w14:paraId="0070050C" w14:textId="5AB30483" w:rsidR="00E77FB8" w:rsidRPr="00AD302D" w:rsidRDefault="00E77FB8" w:rsidP="00E77FB8">
            <w:pPr>
              <w:rPr>
                <w:rFonts w:ascii="Arial" w:hAnsi="Arial" w:cs="Arial"/>
                <w:color w:val="000000" w:themeColor="text1"/>
                <w:sz w:val="22"/>
                <w:szCs w:val="22"/>
                <w:lang w:val="de-DE"/>
              </w:rPr>
            </w:pPr>
            <w:r w:rsidRPr="00AD302D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Video 9</w:t>
            </w:r>
          </w:p>
        </w:tc>
      </w:tr>
      <w:tr w:rsidR="00F3635A" w:rsidRPr="00F3635A" w14:paraId="1D6275F2" w14:textId="77777777" w:rsidTr="00083B5A">
        <w:trPr>
          <w:trHeight w:val="488"/>
        </w:trPr>
        <w:tc>
          <w:tcPr>
            <w:tcW w:w="4536" w:type="dxa"/>
          </w:tcPr>
          <w:p w14:paraId="2720C471" w14:textId="7291B39B" w:rsidR="00E77FB8" w:rsidRPr="00F3635A" w:rsidRDefault="00E77FB8" w:rsidP="00E77FB8">
            <w:pPr>
              <w:spacing w:line="36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spellStart"/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pTol</w:t>
            </w:r>
            <w:proofErr w:type="spellEnd"/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 xml:space="preserve"> </w: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β</w:t>
            </w:r>
            <w:proofErr w:type="spellStart"/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actin:mKate</w:t>
            </w:r>
            <w:proofErr w:type="spellEnd"/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 xml:space="preserve"> Utrophin</w:t>
            </w: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+</w:t>
            </w:r>
          </w:p>
          <w:p w14:paraId="289F3BB6" w14:textId="49A24DDB" w:rsidR="00E77FB8" w:rsidRPr="00F3635A" w:rsidRDefault="00E77FB8" w:rsidP="00E77FB8">
            <w:pPr>
              <w:spacing w:line="360" w:lineRule="auto"/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iCs/>
                <w:color w:val="000000" w:themeColor="text1"/>
                <w:sz w:val="22"/>
                <w:szCs w:val="22"/>
              </w:rPr>
              <w:t>trβ2:membraneYFP plasmids</w:t>
            </w:r>
          </w:p>
        </w:tc>
        <w:tc>
          <w:tcPr>
            <w:tcW w:w="2410" w:type="dxa"/>
          </w:tcPr>
          <w:p w14:paraId="7FC28BE1" w14:textId="0A42E6D8" w:rsidR="00E77FB8" w:rsidRPr="00F3635A" w:rsidRDefault="00E77FB8" w:rsidP="00E77FB8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Stable F-Actin filaments/ </w:t>
            </w:r>
            <w:r w:rsidR="004D0324"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membrane of </w: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HCs, PRs</w:t>
            </w:r>
          </w:p>
        </w:tc>
        <w:tc>
          <w:tcPr>
            <w:tcW w:w="2410" w:type="dxa"/>
          </w:tcPr>
          <w:p w14:paraId="7D056BA8" w14:textId="45CFFC15" w:rsidR="00E77FB8" w:rsidRPr="00AD302D" w:rsidRDefault="00E77FB8" w:rsidP="00E77FB8">
            <w:pPr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</w:pPr>
            <w:r w:rsidRPr="00AD302D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Fig</w:t>
            </w:r>
            <w:r w:rsidR="00083B5A" w:rsidRPr="00AD302D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u</w:t>
            </w:r>
            <w:r w:rsidR="00083B5A" w:rsidRPr="00AD302D">
              <w:rPr>
                <w:rFonts w:ascii="Arial" w:hAnsi="Arial" w:cs="Arial"/>
                <w:sz w:val="22"/>
                <w:szCs w:val="22"/>
                <w:lang w:val="fr-FR"/>
              </w:rPr>
              <w:t>re</w:t>
            </w:r>
            <w:r w:rsidRPr="00AD302D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 xml:space="preserve"> 4E-F’</w:t>
            </w:r>
            <w:r w:rsidR="00083B5A" w:rsidRPr="00AD302D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,</w:t>
            </w:r>
          </w:p>
          <w:p w14:paraId="540004AA" w14:textId="5B1EF8B9" w:rsidR="00E77FB8" w:rsidRPr="00AD302D" w:rsidRDefault="00083B5A" w:rsidP="00E77FB8">
            <w:pPr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</w:pPr>
            <w:r w:rsidRPr="00AD302D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 xml:space="preserve">Figure </w:t>
            </w:r>
            <w:r w:rsidRPr="00AD302D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4</w:t>
            </w:r>
            <w:r w:rsidRPr="00AD302D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-figure supplement</w:t>
            </w:r>
            <w:r w:rsidRPr="00AD302D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 xml:space="preserve"> </w:t>
            </w:r>
            <w:r w:rsidRPr="00AD302D">
              <w:rPr>
                <w:rStyle w:val="xref-bibr"/>
                <w:rFonts w:ascii="Arial" w:hAnsi="Arial" w:cs="Arial"/>
                <w:sz w:val="22"/>
                <w:szCs w:val="22"/>
                <w:lang w:val="fr-FR"/>
              </w:rPr>
              <w:t>1</w:t>
            </w:r>
            <w:r w:rsidR="006538AA" w:rsidRPr="00AD302D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C</w:t>
            </w:r>
            <w:r w:rsidRPr="00AD302D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,</w:t>
            </w:r>
          </w:p>
          <w:p w14:paraId="11A5B6CC" w14:textId="1FBFD8AF" w:rsidR="00E77FB8" w:rsidRPr="00AD302D" w:rsidRDefault="00E77FB8" w:rsidP="00E77FB8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</w:pPr>
            <w:proofErr w:type="spellStart"/>
            <w:r w:rsidRPr="00AD302D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Video</w:t>
            </w:r>
            <w:proofErr w:type="spellEnd"/>
            <w:r w:rsidRPr="00AD302D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 xml:space="preserve"> 10</w:t>
            </w:r>
            <w:r w:rsidRPr="00AD302D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Pr="00AD302D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instrText xml:space="preserve"> ADDIN PAPERS2_CITATIONS &lt;citation&gt;&lt;priority&gt;0&lt;/priority&gt;&lt;uuid&gt;CC881EA0-10A9-48F0-913E-3BECA6E0B4C6&lt;/uuid&gt;&lt;publications&gt;&lt;publication&gt;&lt;subtype&gt;400&lt;/subtype&gt;&lt;publisher&gt;Elsevier Inc.&lt;/publisher&gt;&lt;title&gt;The Notochord Breaks Bilateral Symmetry by Controlling Cell Shapes in the Zebrafish Laterality Organ&lt;/title&gt;&lt;url&gt;http://dx.doi.org/10.1016/j.devcel.2014.11.003&lt;/url&gt;&lt;volume&gt;31&lt;/volume&gt;&lt;publication_date&gt;99201412221200000000222000&lt;/publication_date&gt;&lt;uuid&gt;49C7B688-F4B3-4055-9336-E9C6C244C955&lt;/uuid&gt;&lt;type&gt;400&lt;/type&gt;&lt;number&gt;6&lt;/number&gt;&lt;doi&gt;10.1016/j.devcel.2014.11.003&lt;/doi&gt;&lt;startpage&gt;774&lt;/startpage&gt;&lt;endpage&gt;783&lt;/endpage&gt;&lt;bundle&gt;&lt;publication&gt;&lt;title&gt;DEVCEL&lt;/title&gt;&lt;uuid&gt;28C9C679-E744-43AB-918A-50046A841B56&lt;/uuid&gt;&lt;subtype&gt;-100&lt;/subtype&gt;&lt;publisher&gt;Elsevier&lt;/publisher&gt;&lt;type&gt;-100&lt;/type&gt;&lt;url&gt;http://www.cell.com/developmental-cell/&lt;/url&gt;&lt;/publication&gt;&lt;/bundle&gt;&lt;authors&gt;&lt;author&gt;&lt;lastName&gt;Compagnon&lt;/lastName&gt;&lt;firstName&gt;Julien&lt;/firstName&gt;&lt;/author&gt;&lt;author&gt;&lt;lastName&gt;Barone&lt;/lastName&gt;&lt;firstName&gt;Vanessa&lt;/firstName&gt;&lt;/author&gt;&lt;author&gt;&lt;lastName&gt;Rajshekar&lt;/lastName&gt;&lt;firstName&gt;Srivarsha&lt;/firstName&gt;&lt;/author&gt;&lt;author&gt;&lt;lastName&gt;Kottmeier&lt;/lastName&gt;&lt;firstName&gt;Rita&lt;/firstName&gt;&lt;/author&gt;&lt;author&gt;&lt;lastName&gt;Pranjic-Ferscha&lt;/lastName&gt;&lt;firstName&gt;Kornelija&lt;/firstName&gt;&lt;/author&gt;&lt;author&gt;&lt;lastName&gt;Behrndt&lt;/lastName&gt;&lt;firstName&gt;Martin&lt;/firstName&gt;&lt;/author&gt;&lt;author&gt;&lt;lastName&gt;Heisenberg&lt;/lastName&gt;&lt;firstName&gt;Carl-Philipp&lt;/firstName&gt;&lt;/author&gt;&lt;/authors&gt;&lt;/publication&gt;&lt;/publications&gt;&lt;cites&gt;&lt;/cites&gt;&lt;/citation&gt;</w:instrText>
            </w:r>
            <w:r w:rsidR="00FA14AD" w:rsidRPr="00AD302D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Pr="00AD302D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F3635A" w:rsidRPr="00F3635A" w14:paraId="06FFE23B" w14:textId="77777777" w:rsidTr="00083B5A">
        <w:trPr>
          <w:trHeight w:val="488"/>
        </w:trPr>
        <w:tc>
          <w:tcPr>
            <w:tcW w:w="4536" w:type="dxa"/>
          </w:tcPr>
          <w:p w14:paraId="78A18812" w14:textId="410D9AA0" w:rsidR="00E77FB8" w:rsidRPr="00F3635A" w:rsidRDefault="00E77FB8" w:rsidP="00E77FB8">
            <w:pPr>
              <w:spacing w:line="360" w:lineRule="auto"/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  <w:lang w:val="fr-FR"/>
              </w:rPr>
              <w:t>T2_</w: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β</w:t>
            </w:r>
            <w:proofErr w:type="spellStart"/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actin</w:t>
            </w:r>
            <w:proofErr w:type="spellEnd"/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  <w:lang w:val="fr-FR"/>
              </w:rPr>
              <w:t>::GFP-centrin</w: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 xml:space="preserve">  +</w:t>
            </w:r>
          </w:p>
          <w:p w14:paraId="4FE7D2DC" w14:textId="687DE6D6" w:rsidR="00E77FB8" w:rsidRPr="00F3635A" w:rsidRDefault="00E77FB8" w:rsidP="00E77FB8">
            <w:pPr>
              <w:spacing w:line="360" w:lineRule="auto"/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iCs/>
                <w:color w:val="000000" w:themeColor="text1"/>
                <w:sz w:val="22"/>
                <w:szCs w:val="22"/>
              </w:rPr>
              <w:t>trβ2:tdTomato</w:t>
            </w:r>
            <w:r w:rsidRPr="00F3635A" w:rsidDel="00934B94">
              <w:rPr>
                <w:rFonts w:ascii="Arial" w:hAnsi="Arial" w:cs="Arial"/>
                <w:iCs/>
                <w:color w:val="000000" w:themeColor="text1"/>
                <w:sz w:val="22"/>
                <w:szCs w:val="22"/>
              </w:rPr>
              <w:t xml:space="preserve"> </w:t>
            </w:r>
            <w:r w:rsidRPr="00F3635A">
              <w:rPr>
                <w:rFonts w:ascii="Arial" w:hAnsi="Arial" w:cs="Arial"/>
                <w:iCs/>
                <w:color w:val="000000" w:themeColor="text1"/>
                <w:sz w:val="22"/>
                <w:szCs w:val="22"/>
              </w:rPr>
              <w:t>plasmids</w:t>
            </w:r>
          </w:p>
        </w:tc>
        <w:tc>
          <w:tcPr>
            <w:tcW w:w="2410" w:type="dxa"/>
          </w:tcPr>
          <w:p w14:paraId="0B911F36" w14:textId="439EB35A" w:rsidR="00E77FB8" w:rsidRPr="00F3635A" w:rsidRDefault="00E77FB8" w:rsidP="00E77FB8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entrosome/ </w:t>
            </w:r>
            <w:r w:rsidR="004D0324"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ytoplasm of </w: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HCs, PRs</w:t>
            </w:r>
          </w:p>
        </w:tc>
        <w:tc>
          <w:tcPr>
            <w:tcW w:w="2410" w:type="dxa"/>
          </w:tcPr>
          <w:p w14:paraId="4AB9C66D" w14:textId="21429851" w:rsidR="00E77FB8" w:rsidRPr="00AD302D" w:rsidRDefault="00E77FB8" w:rsidP="00E77FB8">
            <w:pPr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</w:pPr>
            <w:r w:rsidRPr="00AD302D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Fig</w:t>
            </w:r>
            <w:r w:rsidR="00083B5A" w:rsidRPr="00AD302D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u</w:t>
            </w:r>
            <w:r w:rsidR="00083B5A" w:rsidRPr="00AD302D">
              <w:rPr>
                <w:rFonts w:ascii="Arial" w:hAnsi="Arial" w:cs="Arial"/>
                <w:sz w:val="22"/>
                <w:szCs w:val="22"/>
                <w:lang w:val="fr-FR"/>
              </w:rPr>
              <w:t>re</w:t>
            </w:r>
            <w:r w:rsidRPr="00AD302D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 xml:space="preserve"> 4D-E</w:t>
            </w:r>
            <w:r w:rsidR="00083B5A" w:rsidRPr="00AD302D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,</w:t>
            </w:r>
          </w:p>
          <w:p w14:paraId="53FE0D8D" w14:textId="6A65B6B4" w:rsidR="00E77FB8" w:rsidRPr="00AD302D" w:rsidRDefault="00083B5A" w:rsidP="00E77FB8">
            <w:pPr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</w:pPr>
            <w:r w:rsidRPr="00AD302D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 xml:space="preserve">Figure </w:t>
            </w:r>
            <w:r w:rsidRPr="00AD302D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4</w:t>
            </w:r>
            <w:r w:rsidRPr="00AD302D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-figure supplement</w:t>
            </w:r>
            <w:r w:rsidRPr="00AD302D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 xml:space="preserve"> </w:t>
            </w:r>
            <w:r w:rsidRPr="00AD302D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2</w:t>
            </w:r>
            <w:r w:rsidR="00E81923" w:rsidRPr="00AD302D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A-A’</w:t>
            </w:r>
          </w:p>
          <w:p w14:paraId="46BE20DF" w14:textId="54B1F967" w:rsidR="00E77FB8" w:rsidRPr="00AD302D" w:rsidRDefault="00E77FB8" w:rsidP="00E77FB8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</w:pPr>
          </w:p>
        </w:tc>
      </w:tr>
      <w:tr w:rsidR="00F3635A" w:rsidRPr="00F3635A" w14:paraId="786894FA" w14:textId="77777777" w:rsidTr="00083B5A">
        <w:trPr>
          <w:trHeight w:val="503"/>
        </w:trPr>
        <w:tc>
          <w:tcPr>
            <w:tcW w:w="4536" w:type="dxa"/>
          </w:tcPr>
          <w:p w14:paraId="2DB9B3DE" w14:textId="3855A8FE" w:rsidR="00E77FB8" w:rsidRPr="00F3635A" w:rsidRDefault="00E77FB8" w:rsidP="00E77FB8">
            <w:pPr>
              <w:spacing w:line="360" w:lineRule="auto"/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 xml:space="preserve">Tg(ptf1a:Gal4-VP16, UAS:gap-YFP) </w:t>
            </w:r>
            <w:r w:rsidRPr="00F3635A">
              <w:rPr>
                <w:rStyle w:val="Emphasis"/>
                <w:rFonts w:ascii="Arial" w:eastAsiaTheme="majorEastAsia" w:hAnsi="Arial" w:cs="Arial"/>
                <w:i w:val="0"/>
                <w:iCs w:val="0"/>
                <w:color w:val="000000" w:themeColor="text1"/>
                <w:sz w:val="22"/>
                <w:szCs w:val="22"/>
              </w:rPr>
              <w:t xml:space="preserve">x </w:t>
            </w:r>
            <w:r w:rsidRPr="00F3635A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Tg(hsp70:H2B-RFP)</w:t>
            </w:r>
          </w:p>
        </w:tc>
        <w:tc>
          <w:tcPr>
            <w:tcW w:w="2410" w:type="dxa"/>
          </w:tcPr>
          <w:p w14:paraId="48360CC3" w14:textId="59700CE8" w:rsidR="00E77FB8" w:rsidRPr="00F3635A" w:rsidRDefault="00E77FB8" w:rsidP="00E77FB8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Membranes of ACs and HCs/ nuclei</w:t>
            </w:r>
          </w:p>
        </w:tc>
        <w:tc>
          <w:tcPr>
            <w:tcW w:w="2410" w:type="dxa"/>
          </w:tcPr>
          <w:p w14:paraId="3AAC0D87" w14:textId="2130DB9C" w:rsidR="00E77FB8" w:rsidRPr="00AD302D" w:rsidRDefault="00083B5A" w:rsidP="00E77FB8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AD302D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 xml:space="preserve">Figure </w:t>
            </w:r>
            <w:r w:rsidRPr="00AD302D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4</w:t>
            </w:r>
            <w:r w:rsidRPr="00AD302D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-figure supplement</w:t>
            </w:r>
            <w:r w:rsidRPr="00AD302D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AD302D">
              <w:rPr>
                <w:rStyle w:val="xref-bibr"/>
                <w:rFonts w:ascii="Arial" w:hAnsi="Arial" w:cs="Arial"/>
                <w:sz w:val="22"/>
                <w:szCs w:val="22"/>
              </w:rPr>
              <w:t>1</w:t>
            </w:r>
            <w:r w:rsidR="00E77FB8" w:rsidRPr="00AD302D">
              <w:rPr>
                <w:rFonts w:ascii="Arial" w:hAnsi="Arial" w:cs="Arial"/>
                <w:color w:val="000000" w:themeColor="text1"/>
                <w:sz w:val="22"/>
                <w:szCs w:val="22"/>
              </w:rPr>
              <w:t>A</w:t>
            </w:r>
          </w:p>
          <w:p w14:paraId="0E2D3C22" w14:textId="77777777" w:rsidR="00E77FB8" w:rsidRPr="00AD302D" w:rsidRDefault="00E77FB8" w:rsidP="00E77FB8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</w:tr>
      <w:tr w:rsidR="00F3635A" w:rsidRPr="00F3635A" w14:paraId="6C9A45E6" w14:textId="77777777" w:rsidTr="00083B5A">
        <w:trPr>
          <w:trHeight w:val="356"/>
        </w:trPr>
        <w:tc>
          <w:tcPr>
            <w:tcW w:w="4536" w:type="dxa"/>
          </w:tcPr>
          <w:p w14:paraId="27E2F3E6" w14:textId="77777777" w:rsidR="00E77FB8" w:rsidRPr="00F3635A" w:rsidRDefault="00E77FB8" w:rsidP="00E77FB8">
            <w:pPr>
              <w:spacing w:line="360" w:lineRule="auto"/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>Tg(lhx-1:eGFP)   +</w:t>
            </w:r>
          </w:p>
          <w:p w14:paraId="5F28369A" w14:textId="48B37AB9" w:rsidR="00E77FB8" w:rsidRPr="00F3635A" w:rsidRDefault="00E77FB8" w:rsidP="00E77FB8">
            <w:pPr>
              <w:spacing w:line="360" w:lineRule="auto"/>
              <w:rPr>
                <w:rStyle w:val="Emphasis"/>
                <w:rFonts w:ascii="Arial" w:eastAsiaTheme="majorEastAsia" w:hAnsi="Arial" w:cs="Arial"/>
                <w:iCs w:val="0"/>
                <w:color w:val="000000" w:themeColor="text1"/>
                <w:sz w:val="22"/>
                <w:szCs w:val="22"/>
              </w:rPr>
            </w:pPr>
            <w:r w:rsidRPr="00F3635A">
              <w:rPr>
                <w:rStyle w:val="Emphasis"/>
                <w:rFonts w:ascii="Arial" w:eastAsiaTheme="majorEastAsia" w:hAnsi="Arial" w:cs="Arial"/>
                <w:i w:val="0"/>
                <w:iCs w:val="0"/>
                <w:color w:val="000000" w:themeColor="text1"/>
                <w:sz w:val="22"/>
                <w:szCs w:val="22"/>
              </w:rPr>
              <w:t>Phalloidin +DAPI</w:t>
            </w:r>
          </w:p>
        </w:tc>
        <w:tc>
          <w:tcPr>
            <w:tcW w:w="2410" w:type="dxa"/>
          </w:tcPr>
          <w:p w14:paraId="24C38E7C" w14:textId="3A535717" w:rsidR="00E77FB8" w:rsidRPr="00F3635A" w:rsidRDefault="004D0324" w:rsidP="00E77FB8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ytoplasm of </w:t>
            </w:r>
            <w:r w:rsidR="00E77FB8"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HCs, PRs/ phalloidin/ DAPI</w:t>
            </w:r>
          </w:p>
        </w:tc>
        <w:tc>
          <w:tcPr>
            <w:tcW w:w="2410" w:type="dxa"/>
          </w:tcPr>
          <w:p w14:paraId="4B6E96C1" w14:textId="1FF2FBA7" w:rsidR="00E77FB8" w:rsidRPr="00AD302D" w:rsidRDefault="00E77FB8" w:rsidP="00E77FB8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AD302D">
              <w:rPr>
                <w:rFonts w:ascii="Arial" w:hAnsi="Arial" w:cs="Arial"/>
                <w:color w:val="000000" w:themeColor="text1"/>
                <w:sz w:val="22"/>
                <w:szCs w:val="22"/>
              </w:rPr>
              <w:t>Fig</w:t>
            </w:r>
            <w:r w:rsidR="00083B5A" w:rsidRPr="00AD302D">
              <w:rPr>
                <w:rFonts w:ascii="Arial" w:hAnsi="Arial" w:cs="Arial"/>
                <w:color w:val="000000" w:themeColor="text1"/>
                <w:sz w:val="22"/>
                <w:szCs w:val="22"/>
              </w:rPr>
              <w:t>u</w:t>
            </w:r>
            <w:r w:rsidR="00083B5A" w:rsidRPr="00AD302D">
              <w:rPr>
                <w:rFonts w:ascii="Arial" w:hAnsi="Arial" w:cs="Arial"/>
                <w:sz w:val="22"/>
                <w:szCs w:val="22"/>
              </w:rPr>
              <w:t>re</w:t>
            </w:r>
            <w:r w:rsidRPr="00AD302D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5A</w:t>
            </w:r>
          </w:p>
        </w:tc>
      </w:tr>
      <w:tr w:rsidR="00F3635A" w:rsidRPr="00F3635A" w14:paraId="1E95435B" w14:textId="77777777" w:rsidTr="00083B5A">
        <w:trPr>
          <w:trHeight w:val="356"/>
        </w:trPr>
        <w:tc>
          <w:tcPr>
            <w:tcW w:w="4536" w:type="dxa"/>
          </w:tcPr>
          <w:p w14:paraId="200CAA13" w14:textId="77777777" w:rsidR="00E77FB8" w:rsidRDefault="00E77FB8" w:rsidP="00E77FB8">
            <w:pPr>
              <w:spacing w:line="360" w:lineRule="auto"/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  <w:lang w:val="en-DE"/>
              </w:rPr>
            </w:pP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  <w:lang w:val="en-DE"/>
              </w:rPr>
              <w:t>Tg(lhx-1:eGFP)</w:t>
            </w:r>
            <w:r w:rsidRPr="00F3635A">
              <w:rPr>
                <w:rFonts w:ascii="Arial" w:hAnsi="Arial" w:cs="Arial"/>
                <w:i/>
                <w:color w:val="000000" w:themeColor="text1"/>
                <w:sz w:val="22"/>
                <w:szCs w:val="22"/>
                <w:lang w:val="en-DE"/>
              </w:rPr>
              <w:t xml:space="preserve"> </w:t>
            </w:r>
            <w:r w:rsidRPr="00F3635A">
              <w:rPr>
                <w:rFonts w:ascii="Arial" w:hAnsi="Arial" w:cs="Arial"/>
                <w:iCs/>
                <w:color w:val="000000" w:themeColor="text1"/>
                <w:sz w:val="22"/>
                <w:szCs w:val="22"/>
                <w:lang w:val="en-DE"/>
              </w:rPr>
              <w:t>x</w:t>
            </w:r>
            <w:r w:rsidRPr="00F3635A">
              <w:rPr>
                <w:rFonts w:ascii="Arial" w:hAnsi="Arial" w:cs="Arial"/>
                <w:i/>
                <w:color w:val="000000" w:themeColor="text1"/>
                <w:sz w:val="22"/>
                <w:szCs w:val="22"/>
                <w:lang w:val="en-DE"/>
              </w:rPr>
              <w:t xml:space="preserve"> Tg(</w:t>
            </w:r>
            <w:r w:rsidRPr="00F3635A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  <w:lang w:val="en-DE"/>
              </w:rPr>
              <w:t>hsp70:LmnA-mKate2)</w:t>
            </w:r>
          </w:p>
          <w:p w14:paraId="20E56F93" w14:textId="77777777" w:rsidR="00AD302D" w:rsidRPr="00F3635A" w:rsidRDefault="00AD302D" w:rsidP="00AD302D">
            <w:pPr>
              <w:spacing w:line="360" w:lineRule="auto"/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>+</w:t>
            </w:r>
          </w:p>
          <w:p w14:paraId="2951CC9C" w14:textId="1CF6179F" w:rsidR="00AD302D" w:rsidRPr="00F3635A" w:rsidRDefault="00AD302D" w:rsidP="00AD302D">
            <w:pPr>
              <w:spacing w:line="360" w:lineRule="auto"/>
              <w:rPr>
                <w:rStyle w:val="Emphasis"/>
                <w:rFonts w:ascii="Arial" w:eastAsiaTheme="majorEastAsia" w:hAnsi="Arial" w:cs="Arial"/>
                <w:i w:val="0"/>
                <w:iCs w:val="0"/>
                <w:color w:val="000000" w:themeColor="text1"/>
                <w:sz w:val="22"/>
                <w:szCs w:val="22"/>
                <w:lang w:val="en-DE"/>
              </w:rPr>
            </w:pPr>
            <w:r w:rsidRPr="00F3635A">
              <w:rPr>
                <w:rStyle w:val="Emphasis"/>
                <w:rFonts w:ascii="Arial" w:eastAsiaTheme="majorEastAsia" w:hAnsi="Arial" w:cs="Arial"/>
                <w:i w:val="0"/>
                <w:iCs w:val="0"/>
                <w:color w:val="000000" w:themeColor="text1"/>
                <w:sz w:val="22"/>
                <w:szCs w:val="22"/>
              </w:rPr>
              <w:t>Phalloidin +DAPI</w:t>
            </w:r>
          </w:p>
        </w:tc>
        <w:tc>
          <w:tcPr>
            <w:tcW w:w="2410" w:type="dxa"/>
          </w:tcPr>
          <w:p w14:paraId="422354B6" w14:textId="38E91810" w:rsidR="00E77FB8" w:rsidRPr="00F3635A" w:rsidRDefault="00AD302D" w:rsidP="00E77FB8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Cytoplasm of HCs, PRs/ overexpressed LMNA</w: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/ </w: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phalloidin/ DAPI</w:t>
            </w:r>
          </w:p>
        </w:tc>
        <w:tc>
          <w:tcPr>
            <w:tcW w:w="2410" w:type="dxa"/>
          </w:tcPr>
          <w:p w14:paraId="2D6269CE" w14:textId="614CF70D" w:rsidR="00E77FB8" w:rsidRPr="00663350" w:rsidRDefault="00E77FB8" w:rsidP="00E77FB8">
            <w:pPr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</w:pPr>
            <w:r w:rsidRPr="00663350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Fig</w:t>
            </w:r>
            <w:r w:rsidR="00083B5A" w:rsidRPr="00663350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u</w:t>
            </w:r>
            <w:r w:rsidR="00083B5A" w:rsidRPr="00663350">
              <w:rPr>
                <w:rFonts w:ascii="Arial" w:hAnsi="Arial" w:cs="Arial"/>
                <w:sz w:val="22"/>
                <w:szCs w:val="22"/>
                <w:lang w:val="fr-FR"/>
              </w:rPr>
              <w:t>re</w:t>
            </w:r>
            <w:r w:rsidRPr="00663350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 xml:space="preserve"> 5B</w:t>
            </w:r>
          </w:p>
          <w:p w14:paraId="6075B45D" w14:textId="7AE55551" w:rsidR="00E77FB8" w:rsidRPr="00663350" w:rsidRDefault="00E77FB8" w:rsidP="00E77FB8">
            <w:pPr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</w:pPr>
          </w:p>
        </w:tc>
      </w:tr>
      <w:tr w:rsidR="00AD302D" w:rsidRPr="00F3635A" w14:paraId="4D3CC244" w14:textId="77777777" w:rsidTr="00083B5A">
        <w:trPr>
          <w:trHeight w:val="356"/>
        </w:trPr>
        <w:tc>
          <w:tcPr>
            <w:tcW w:w="4536" w:type="dxa"/>
          </w:tcPr>
          <w:p w14:paraId="1B8D5804" w14:textId="412DAA03" w:rsidR="00AD302D" w:rsidRPr="00AD302D" w:rsidRDefault="00AD302D" w:rsidP="00AD302D">
            <w:pPr>
              <w:spacing w:line="360" w:lineRule="auto"/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  <w:lang w:val="en-DE"/>
              </w:rPr>
            </w:pP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  <w:lang w:val="en-DE"/>
              </w:rPr>
              <w:t>Tg(lhx-1:eGFP)</w:t>
            </w:r>
            <w:r w:rsidRPr="00F3635A">
              <w:rPr>
                <w:rFonts w:ascii="Arial" w:hAnsi="Arial" w:cs="Arial"/>
                <w:i/>
                <w:color w:val="000000" w:themeColor="text1"/>
                <w:sz w:val="22"/>
                <w:szCs w:val="22"/>
                <w:lang w:val="en-DE"/>
              </w:rPr>
              <w:t xml:space="preserve"> </w:t>
            </w:r>
            <w:r w:rsidRPr="00F3635A">
              <w:rPr>
                <w:rFonts w:ascii="Arial" w:hAnsi="Arial" w:cs="Arial"/>
                <w:iCs/>
                <w:color w:val="000000" w:themeColor="text1"/>
                <w:sz w:val="22"/>
                <w:szCs w:val="22"/>
                <w:lang w:val="en-DE"/>
              </w:rPr>
              <w:t>x</w:t>
            </w:r>
            <w:r w:rsidRPr="00F3635A">
              <w:rPr>
                <w:rFonts w:ascii="Arial" w:hAnsi="Arial" w:cs="Arial"/>
                <w:i/>
                <w:color w:val="000000" w:themeColor="text1"/>
                <w:sz w:val="22"/>
                <w:szCs w:val="22"/>
                <w:lang w:val="en-DE"/>
              </w:rPr>
              <w:t xml:space="preserve"> Tg(</w:t>
            </w:r>
            <w:r w:rsidRPr="00F3635A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  <w:lang w:val="en-DE"/>
              </w:rPr>
              <w:t>hsp70:LmnA-mKate2)</w:t>
            </w:r>
          </w:p>
        </w:tc>
        <w:tc>
          <w:tcPr>
            <w:tcW w:w="2410" w:type="dxa"/>
          </w:tcPr>
          <w:p w14:paraId="18765664" w14:textId="0FE01500" w:rsidR="00AD302D" w:rsidRPr="00F3635A" w:rsidRDefault="00AD302D" w:rsidP="00AD302D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Cytoplasm of HCs, PRs/ overexpressed LMNA</w:t>
            </w:r>
          </w:p>
        </w:tc>
        <w:tc>
          <w:tcPr>
            <w:tcW w:w="2410" w:type="dxa"/>
          </w:tcPr>
          <w:p w14:paraId="0EDCF201" w14:textId="659F7CE2" w:rsidR="00AD302D" w:rsidRPr="00663350" w:rsidRDefault="00AD302D" w:rsidP="00AD302D">
            <w:pPr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</w:pPr>
            <w:r w:rsidRPr="00663350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 xml:space="preserve">Figure 5-figure </w:t>
            </w:r>
            <w:r w:rsidRPr="00AD14AD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supplement</w:t>
            </w:r>
            <w:r w:rsidRPr="00AD14AD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 xml:space="preserve"> </w:t>
            </w:r>
            <w:r w:rsidRPr="00AD14AD">
              <w:rPr>
                <w:rStyle w:val="xref-bibr"/>
                <w:rFonts w:ascii="Arial" w:hAnsi="Arial" w:cs="Arial"/>
                <w:sz w:val="22"/>
                <w:szCs w:val="22"/>
                <w:lang w:val="fr-FR"/>
              </w:rPr>
              <w:t>1</w:t>
            </w:r>
            <w:r w:rsidRPr="00AD14AD">
              <w:rPr>
                <w:rFonts w:ascii="Arial" w:hAnsi="Arial" w:cs="Arial"/>
                <w:color w:val="000000" w:themeColor="text1"/>
                <w:sz w:val="22"/>
                <w:szCs w:val="22"/>
                <w:lang w:val="fr-FR"/>
              </w:rPr>
              <w:t>B-</w:t>
            </w:r>
            <w:r w:rsidRPr="00AD14AD">
              <w:rPr>
                <w:rFonts w:ascii="Arial" w:hAnsi="Arial" w:cs="Arial"/>
                <w:sz w:val="22"/>
                <w:szCs w:val="22"/>
                <w:lang w:val="fr-FR"/>
              </w:rPr>
              <w:t>C</w:t>
            </w:r>
          </w:p>
        </w:tc>
      </w:tr>
      <w:tr w:rsidR="00AD302D" w:rsidRPr="00F3635A" w14:paraId="29EC3A7F" w14:textId="77777777" w:rsidTr="00083B5A">
        <w:trPr>
          <w:trHeight w:val="356"/>
        </w:trPr>
        <w:tc>
          <w:tcPr>
            <w:tcW w:w="4536" w:type="dxa"/>
          </w:tcPr>
          <w:p w14:paraId="26EEC6AD" w14:textId="0C21CB5E" w:rsidR="00AD302D" w:rsidRPr="00F3635A" w:rsidRDefault="00AD302D" w:rsidP="00AD302D">
            <w:pPr>
              <w:spacing w:line="360" w:lineRule="auto"/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  <w:lang w:val="en-DE"/>
              </w:rPr>
              <w:t>hsp70:LmnA-mKate2</w:t>
            </w: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plasmid</w:t>
            </w:r>
          </w:p>
        </w:tc>
        <w:tc>
          <w:tcPr>
            <w:tcW w:w="2410" w:type="dxa"/>
          </w:tcPr>
          <w:p w14:paraId="3148AF98" w14:textId="48A96D4B" w:rsidR="00AD302D" w:rsidRPr="00F3635A" w:rsidRDefault="00AD302D" w:rsidP="00AD302D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overexpressed LMNA</w:t>
            </w:r>
          </w:p>
        </w:tc>
        <w:tc>
          <w:tcPr>
            <w:tcW w:w="2410" w:type="dxa"/>
          </w:tcPr>
          <w:p w14:paraId="4C851E67" w14:textId="34F97A85" w:rsidR="00AD302D" w:rsidRPr="00083B5A" w:rsidRDefault="00AD302D" w:rsidP="00AD302D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083B5A"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</w:rPr>
              <w:t>Figure 5-figure supplement</w:t>
            </w:r>
            <w:r w:rsidRPr="00083B5A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083B5A">
              <w:rPr>
                <w:rStyle w:val="xref-bibr"/>
                <w:rFonts w:ascii="Arial" w:hAnsi="Arial" w:cs="Arial"/>
                <w:sz w:val="22"/>
                <w:szCs w:val="22"/>
              </w:rPr>
              <w:t>1</w:t>
            </w:r>
            <w:r w:rsidRPr="00083B5A">
              <w:rPr>
                <w:rFonts w:ascii="Arial" w:hAnsi="Arial" w:cs="Arial"/>
                <w:color w:val="000000" w:themeColor="text1"/>
                <w:sz w:val="22"/>
                <w:szCs w:val="22"/>
              </w:rPr>
              <w:t>A</w:t>
            </w:r>
          </w:p>
        </w:tc>
      </w:tr>
      <w:tr w:rsidR="00AD302D" w:rsidRPr="00F3635A" w14:paraId="61907CFF" w14:textId="77777777" w:rsidTr="00083B5A">
        <w:trPr>
          <w:trHeight w:val="356"/>
        </w:trPr>
        <w:tc>
          <w:tcPr>
            <w:tcW w:w="4536" w:type="dxa"/>
          </w:tcPr>
          <w:p w14:paraId="52F3F220" w14:textId="74853A75" w:rsidR="00AD302D" w:rsidRPr="00F3635A" w:rsidRDefault="00AD302D" w:rsidP="00AD302D">
            <w:pPr>
              <w:spacing w:line="360" w:lineRule="auto"/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 xml:space="preserve">Tg(lhx-1:eGFP) </w:t>
            </w:r>
            <w:r w:rsidRPr="00F3635A">
              <w:rPr>
                <w:rStyle w:val="Emphasis"/>
                <w:rFonts w:ascii="Arial" w:eastAsiaTheme="majorEastAsia" w:hAnsi="Arial" w:cs="Arial"/>
                <w:i w:val="0"/>
                <w:iCs w:val="0"/>
                <w:color w:val="000000" w:themeColor="text1"/>
                <w:sz w:val="22"/>
                <w:szCs w:val="22"/>
              </w:rPr>
              <w:t>x</w:t>
            </w: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F3635A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 xml:space="preserve"> </w:t>
            </w: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>Tg(ptf1a:</w:t>
            </w:r>
            <w:r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>d</w:t>
            </w: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 xml:space="preserve">sRed) </w:t>
            </w:r>
            <w:r w:rsidRPr="00F3635A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 xml:space="preserve"> +</w:t>
            </w:r>
          </w:p>
          <w:p w14:paraId="5F45BF4A" w14:textId="739CA557" w:rsidR="00AD302D" w:rsidRPr="00F3635A" w:rsidRDefault="00AD302D" w:rsidP="00AD302D">
            <w:pPr>
              <w:spacing w:line="360" w:lineRule="auto"/>
              <w:rPr>
                <w:rStyle w:val="Emphasis"/>
                <w:rFonts w:ascii="Arial" w:eastAsiaTheme="majorEastAsia" w:hAnsi="Arial" w:cs="Arial"/>
                <w:iCs w:val="0"/>
                <w:color w:val="000000" w:themeColor="text1"/>
                <w:sz w:val="22"/>
                <w:szCs w:val="22"/>
                <w:lang w:val="en-DE"/>
              </w:rPr>
            </w:pPr>
            <w:r w:rsidRPr="00F3635A">
              <w:rPr>
                <w:rStyle w:val="Emphasis"/>
                <w:rFonts w:ascii="Arial" w:eastAsiaTheme="majorEastAsia" w:hAnsi="Arial" w:cs="Arial"/>
                <w:i w:val="0"/>
                <w:iCs w:val="0"/>
                <w:color w:val="000000" w:themeColor="text1"/>
                <w:sz w:val="22"/>
                <w:szCs w:val="22"/>
              </w:rPr>
              <w:t>anti-Zn5</w:t>
            </w:r>
          </w:p>
        </w:tc>
        <w:tc>
          <w:tcPr>
            <w:tcW w:w="2410" w:type="dxa"/>
          </w:tcPr>
          <w:p w14:paraId="11C873CB" w14:textId="032925D8" w:rsidR="00AD302D" w:rsidRPr="00F3635A" w:rsidRDefault="00AD302D" w:rsidP="00AD302D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Cytoplasm of HCs, PRs/ Cytoplasm of HCs, ACs/ RGCs</w:t>
            </w:r>
          </w:p>
        </w:tc>
        <w:tc>
          <w:tcPr>
            <w:tcW w:w="2410" w:type="dxa"/>
          </w:tcPr>
          <w:p w14:paraId="3F40CB61" w14:textId="418A5CB0" w:rsidR="00AD302D" w:rsidRPr="00083B5A" w:rsidRDefault="00AD302D" w:rsidP="00AD302D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083B5A">
              <w:rPr>
                <w:rFonts w:ascii="Arial" w:hAnsi="Arial" w:cs="Arial"/>
                <w:color w:val="000000" w:themeColor="text1"/>
                <w:sz w:val="22"/>
                <w:szCs w:val="22"/>
              </w:rPr>
              <w:t>Figure 6A</w:t>
            </w:r>
          </w:p>
          <w:p w14:paraId="23ADE755" w14:textId="7E773BDF" w:rsidR="00AD302D" w:rsidRPr="00083B5A" w:rsidRDefault="00AD302D" w:rsidP="00AD302D">
            <w:pPr>
              <w:rPr>
                <w:rStyle w:val="xref-bibr"/>
                <w:rFonts w:ascii="Arial" w:hAnsi="Arial" w:cs="Arial"/>
                <w:color w:val="000000" w:themeColor="text1"/>
                <w:sz w:val="22"/>
                <w:szCs w:val="22"/>
                <w:lang w:val="de-DE"/>
              </w:rPr>
            </w:pPr>
          </w:p>
        </w:tc>
      </w:tr>
      <w:tr w:rsidR="00AD302D" w:rsidRPr="00F3635A" w14:paraId="0A21EB7D" w14:textId="77777777" w:rsidTr="00083B5A">
        <w:trPr>
          <w:trHeight w:val="356"/>
        </w:trPr>
        <w:tc>
          <w:tcPr>
            <w:tcW w:w="4536" w:type="dxa"/>
          </w:tcPr>
          <w:p w14:paraId="6C17AAFD" w14:textId="77777777" w:rsidR="00AD302D" w:rsidRPr="00F3635A" w:rsidRDefault="00AD302D" w:rsidP="00AD302D">
            <w:pPr>
              <w:spacing w:line="360" w:lineRule="auto"/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</w:pP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 xml:space="preserve">Tg(lhx-1:eGFP) </w:t>
            </w:r>
            <w:r w:rsidRPr="00F3635A">
              <w:rPr>
                <w:rStyle w:val="Emphasis"/>
                <w:rFonts w:ascii="Arial" w:eastAsiaTheme="majorEastAsia" w:hAnsi="Arial" w:cs="Arial"/>
                <w:i w:val="0"/>
                <w:iCs w:val="0"/>
                <w:color w:val="000000" w:themeColor="text1"/>
                <w:sz w:val="22"/>
                <w:szCs w:val="22"/>
              </w:rPr>
              <w:t>x</w:t>
            </w: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F3635A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 xml:space="preserve"> </w:t>
            </w: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>Tg(ptf1a:</w:t>
            </w:r>
            <w:r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>d</w:t>
            </w:r>
            <w:r w:rsidRPr="00F3635A"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  <w:t xml:space="preserve">sRed) </w:t>
            </w:r>
            <w:r w:rsidRPr="00F3635A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 xml:space="preserve"> +</w:t>
            </w:r>
          </w:p>
          <w:p w14:paraId="4FAF9FCB" w14:textId="3E51C534" w:rsidR="00AD302D" w:rsidRPr="00F3635A" w:rsidRDefault="001633A5" w:rsidP="00AD302D">
            <w:pPr>
              <w:spacing w:line="360" w:lineRule="auto"/>
              <w:rPr>
                <w:rStyle w:val="Emphasis"/>
                <w:rFonts w:ascii="Arial" w:eastAsiaTheme="majorEastAsia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Style w:val="Emphasis"/>
                <w:rFonts w:ascii="Arial" w:eastAsiaTheme="majorEastAsia" w:hAnsi="Arial" w:cs="Arial"/>
                <w:i w:val="0"/>
                <w:iCs w:val="0"/>
                <w:color w:val="000000" w:themeColor="text1"/>
                <w:sz w:val="22"/>
                <w:szCs w:val="22"/>
              </w:rPr>
              <w:t>Phalloidin</w:t>
            </w:r>
          </w:p>
        </w:tc>
        <w:tc>
          <w:tcPr>
            <w:tcW w:w="2410" w:type="dxa"/>
          </w:tcPr>
          <w:p w14:paraId="1F921DF1" w14:textId="2F988629" w:rsidR="00AD302D" w:rsidRPr="00F3635A" w:rsidRDefault="001633A5" w:rsidP="00AD302D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3635A">
              <w:rPr>
                <w:rFonts w:ascii="Arial" w:hAnsi="Arial" w:cs="Arial"/>
                <w:color w:val="000000" w:themeColor="text1"/>
                <w:sz w:val="22"/>
                <w:szCs w:val="22"/>
              </w:rPr>
              <w:t>Cytoplasm of HCs, PRs/ phalloidin</w:t>
            </w:r>
          </w:p>
        </w:tc>
        <w:tc>
          <w:tcPr>
            <w:tcW w:w="2410" w:type="dxa"/>
          </w:tcPr>
          <w:p w14:paraId="30B82B29" w14:textId="0FDFA9B0" w:rsidR="001633A5" w:rsidRPr="00083B5A" w:rsidRDefault="001633A5" w:rsidP="001633A5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083B5A">
              <w:rPr>
                <w:rFonts w:ascii="Arial" w:hAnsi="Arial" w:cs="Arial"/>
                <w:color w:val="000000" w:themeColor="text1"/>
                <w:sz w:val="22"/>
                <w:szCs w:val="22"/>
              </w:rPr>
              <w:t>Figure 6</w: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B</w:t>
            </w:r>
          </w:p>
          <w:p w14:paraId="43936F4E" w14:textId="77777777" w:rsidR="00AD302D" w:rsidRPr="00083B5A" w:rsidRDefault="00AD302D" w:rsidP="00AD302D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</w:tr>
    </w:tbl>
    <w:p w14:paraId="323D65FC" w14:textId="4439752A" w:rsidR="009C10F0" w:rsidRPr="00F3635A" w:rsidRDefault="009C10F0">
      <w:pPr>
        <w:rPr>
          <w:color w:val="000000" w:themeColor="text1"/>
        </w:rPr>
      </w:pPr>
    </w:p>
    <w:p w14:paraId="6B50B202" w14:textId="11C9EA32" w:rsidR="002026A2" w:rsidRPr="00F3635A" w:rsidRDefault="002026A2">
      <w:pPr>
        <w:rPr>
          <w:color w:val="000000" w:themeColor="text1"/>
        </w:rPr>
      </w:pPr>
    </w:p>
    <w:p w14:paraId="0A2A3032" w14:textId="0F87B234" w:rsidR="002026A2" w:rsidRPr="00F3635A" w:rsidRDefault="002026A2">
      <w:pPr>
        <w:rPr>
          <w:color w:val="000000" w:themeColor="text1"/>
        </w:rPr>
      </w:pPr>
    </w:p>
    <w:p w14:paraId="63CC25AB" w14:textId="29CDF47A" w:rsidR="002026A2" w:rsidRPr="00F3635A" w:rsidRDefault="002026A2">
      <w:pPr>
        <w:rPr>
          <w:color w:val="000000" w:themeColor="text1"/>
        </w:rPr>
      </w:pPr>
    </w:p>
    <w:p w14:paraId="5D28C09D" w14:textId="7F722E22" w:rsidR="002026A2" w:rsidRPr="00F3635A" w:rsidRDefault="002026A2">
      <w:pPr>
        <w:rPr>
          <w:color w:val="000000" w:themeColor="text1"/>
        </w:rPr>
      </w:pPr>
    </w:p>
    <w:p w14:paraId="5A60CC28" w14:textId="4E84F378" w:rsidR="002026A2" w:rsidRPr="00F3635A" w:rsidRDefault="002026A2">
      <w:pPr>
        <w:rPr>
          <w:color w:val="000000" w:themeColor="text1"/>
        </w:rPr>
      </w:pPr>
    </w:p>
    <w:p w14:paraId="5D7D33BC" w14:textId="273697C7" w:rsidR="002026A2" w:rsidRPr="00F3635A" w:rsidRDefault="002026A2">
      <w:pPr>
        <w:rPr>
          <w:color w:val="000000" w:themeColor="text1"/>
        </w:rPr>
      </w:pPr>
    </w:p>
    <w:p w14:paraId="74697705" w14:textId="0D07F0D5" w:rsidR="002026A2" w:rsidRPr="00F3635A" w:rsidRDefault="002026A2">
      <w:pPr>
        <w:rPr>
          <w:color w:val="000000" w:themeColor="text1"/>
        </w:rPr>
      </w:pPr>
    </w:p>
    <w:p w14:paraId="04AED228" w14:textId="41C0F38A" w:rsidR="002026A2" w:rsidRPr="00F3635A" w:rsidRDefault="002026A2">
      <w:pPr>
        <w:rPr>
          <w:color w:val="000000" w:themeColor="text1"/>
        </w:rPr>
      </w:pPr>
    </w:p>
    <w:p w14:paraId="224BD904" w14:textId="52D126CC" w:rsidR="002026A2" w:rsidRPr="00F3635A" w:rsidRDefault="002026A2">
      <w:pPr>
        <w:rPr>
          <w:color w:val="000000" w:themeColor="text1"/>
        </w:rPr>
      </w:pPr>
    </w:p>
    <w:p w14:paraId="3CCA50BA" w14:textId="3887C9A3" w:rsidR="002026A2" w:rsidRPr="00F3635A" w:rsidRDefault="002026A2">
      <w:pPr>
        <w:rPr>
          <w:color w:val="000000" w:themeColor="text1"/>
        </w:rPr>
      </w:pPr>
    </w:p>
    <w:p w14:paraId="4C4F326E" w14:textId="154E72FD" w:rsidR="002026A2" w:rsidRPr="00F3635A" w:rsidRDefault="002026A2">
      <w:pPr>
        <w:rPr>
          <w:color w:val="000000" w:themeColor="text1"/>
        </w:rPr>
      </w:pPr>
    </w:p>
    <w:p w14:paraId="7D9E2341" w14:textId="36BB8287" w:rsidR="002026A2" w:rsidRPr="00F3635A" w:rsidRDefault="002026A2">
      <w:pPr>
        <w:rPr>
          <w:color w:val="000000" w:themeColor="text1"/>
        </w:rPr>
      </w:pPr>
    </w:p>
    <w:p w14:paraId="528B5014" w14:textId="458C03B4" w:rsidR="002026A2" w:rsidRPr="00F3635A" w:rsidRDefault="002026A2">
      <w:pPr>
        <w:rPr>
          <w:color w:val="000000" w:themeColor="text1"/>
        </w:rPr>
      </w:pPr>
    </w:p>
    <w:p w14:paraId="2776F492" w14:textId="19915943" w:rsidR="002026A2" w:rsidRPr="00F3635A" w:rsidRDefault="002026A2">
      <w:pPr>
        <w:rPr>
          <w:color w:val="000000" w:themeColor="text1"/>
        </w:rPr>
      </w:pPr>
    </w:p>
    <w:p w14:paraId="781A191B" w14:textId="1C4222BD" w:rsidR="002026A2" w:rsidRPr="00F3635A" w:rsidRDefault="002026A2">
      <w:pPr>
        <w:rPr>
          <w:color w:val="000000" w:themeColor="text1"/>
        </w:rPr>
      </w:pPr>
    </w:p>
    <w:p w14:paraId="303B5EF0" w14:textId="70B5F274" w:rsidR="002026A2" w:rsidRPr="00F3635A" w:rsidRDefault="002026A2">
      <w:pPr>
        <w:rPr>
          <w:color w:val="000000" w:themeColor="text1"/>
        </w:rPr>
      </w:pPr>
    </w:p>
    <w:p w14:paraId="0F23411B" w14:textId="5685711D" w:rsidR="002026A2" w:rsidRPr="00F3635A" w:rsidRDefault="002026A2">
      <w:pPr>
        <w:rPr>
          <w:color w:val="000000" w:themeColor="text1"/>
        </w:rPr>
      </w:pPr>
    </w:p>
    <w:p w14:paraId="23EE0C40" w14:textId="095F95E2" w:rsidR="004012C8" w:rsidRDefault="004012C8">
      <w:pPr>
        <w:rPr>
          <w:color w:val="000000" w:themeColor="text1"/>
        </w:rPr>
      </w:pPr>
    </w:p>
    <w:p w14:paraId="3305C16A" w14:textId="77777777" w:rsidR="00845B63" w:rsidRPr="00F3635A" w:rsidRDefault="00845B63">
      <w:pPr>
        <w:rPr>
          <w:color w:val="000000" w:themeColor="text1"/>
        </w:rPr>
      </w:pPr>
    </w:p>
    <w:p w14:paraId="393B2E01" w14:textId="41400E50" w:rsidR="002026A2" w:rsidRPr="00F3635A" w:rsidRDefault="002026A2">
      <w:pPr>
        <w:rPr>
          <w:rFonts w:ascii="Arial" w:hAnsi="Arial" w:cs="Arial"/>
          <w:color w:val="000000" w:themeColor="text1"/>
          <w:lang w:val="en-US"/>
        </w:rPr>
      </w:pPr>
      <w:r w:rsidRPr="00F3635A">
        <w:rPr>
          <w:rFonts w:ascii="Arial" w:hAnsi="Arial" w:cs="Arial"/>
          <w:color w:val="000000" w:themeColor="text1"/>
          <w:lang w:val="en-US"/>
        </w:rPr>
        <w:lastRenderedPageBreak/>
        <w:t>References:</w:t>
      </w:r>
    </w:p>
    <w:p w14:paraId="2091FDA4" w14:textId="77777777" w:rsidR="009C10F0" w:rsidRPr="00F3635A" w:rsidRDefault="009C10F0">
      <w:pPr>
        <w:rPr>
          <w:rFonts w:ascii="Arial" w:hAnsi="Arial" w:cs="Arial"/>
          <w:color w:val="000000" w:themeColor="text1"/>
        </w:rPr>
      </w:pPr>
    </w:p>
    <w:p w14:paraId="42799255" w14:textId="77777777" w:rsidR="009C10F0" w:rsidRPr="00F3635A" w:rsidRDefault="009C10F0" w:rsidP="009C10F0">
      <w:pPr>
        <w:pStyle w:val="EndNoteBibliography"/>
        <w:ind w:left="720" w:hanging="720"/>
        <w:rPr>
          <w:rFonts w:ascii="Arial" w:hAnsi="Arial" w:cs="Arial"/>
          <w:noProof/>
          <w:color w:val="000000" w:themeColor="text1"/>
        </w:rPr>
      </w:pPr>
      <w:r w:rsidRPr="00F3635A">
        <w:rPr>
          <w:rFonts w:ascii="Arial" w:hAnsi="Arial" w:cs="Arial"/>
          <w:color w:val="000000" w:themeColor="text1"/>
        </w:rPr>
        <w:fldChar w:fldCharType="begin"/>
      </w:r>
      <w:r w:rsidRPr="00F3635A">
        <w:rPr>
          <w:rFonts w:ascii="Arial" w:hAnsi="Arial" w:cs="Arial"/>
          <w:color w:val="000000" w:themeColor="text1"/>
        </w:rPr>
        <w:instrText xml:space="preserve"> ADDIN EN.REFLIST </w:instrText>
      </w:r>
      <w:r w:rsidRPr="00F3635A">
        <w:rPr>
          <w:rFonts w:ascii="Arial" w:hAnsi="Arial" w:cs="Arial"/>
          <w:color w:val="000000" w:themeColor="text1"/>
        </w:rPr>
        <w:fldChar w:fldCharType="separate"/>
      </w:r>
      <w:r w:rsidRPr="00F3635A">
        <w:rPr>
          <w:rFonts w:ascii="Arial" w:hAnsi="Arial" w:cs="Arial"/>
          <w:noProof/>
          <w:color w:val="000000" w:themeColor="text1"/>
        </w:rPr>
        <w:t xml:space="preserve">Grassini, D. R., A. K. Lagendijk, J. E. De Angelis, J. Da Silva, A. Jeanes, N. Zettler, N. I. Bower, B. M. Hogan &amp; K. A. Smith (2018) Nppa and Nppb act redundantly during zebrafish cardiac development to confine AVC marker expression and reduce cardiac jelly volume. </w:t>
      </w:r>
      <w:r w:rsidRPr="00F3635A">
        <w:rPr>
          <w:rFonts w:ascii="Arial" w:hAnsi="Arial" w:cs="Arial"/>
          <w:i/>
          <w:noProof/>
          <w:color w:val="000000" w:themeColor="text1"/>
        </w:rPr>
        <w:t>Development,</w:t>
      </w:r>
      <w:r w:rsidRPr="00F3635A">
        <w:rPr>
          <w:rFonts w:ascii="Arial" w:hAnsi="Arial" w:cs="Arial"/>
          <w:noProof/>
          <w:color w:val="000000" w:themeColor="text1"/>
        </w:rPr>
        <w:t xml:space="preserve"> 145.</w:t>
      </w:r>
    </w:p>
    <w:p w14:paraId="20D2DA8F" w14:textId="77777777" w:rsidR="009C10F0" w:rsidRPr="00F3635A" w:rsidRDefault="009C10F0" w:rsidP="009C10F0">
      <w:pPr>
        <w:pStyle w:val="EndNoteBibliography"/>
        <w:ind w:left="720" w:hanging="720"/>
        <w:rPr>
          <w:rFonts w:ascii="Arial" w:hAnsi="Arial" w:cs="Arial"/>
          <w:noProof/>
          <w:color w:val="000000" w:themeColor="text1"/>
        </w:rPr>
      </w:pPr>
      <w:r w:rsidRPr="00F3635A">
        <w:rPr>
          <w:rFonts w:ascii="Arial" w:hAnsi="Arial" w:cs="Arial"/>
          <w:noProof/>
          <w:color w:val="000000" w:themeColor="text1"/>
        </w:rPr>
        <w:t xml:space="preserve">Jusuf, P. R., S. Albadri, A. Paolini, P. D. Currie, F. Argenton, S. Higashijima, W. A. Harris &amp; L. Poggi (2012) Biasing amacrine subtypes in the Atoh7 lineage through expression of Barhl2. </w:t>
      </w:r>
      <w:r w:rsidRPr="00F3635A">
        <w:rPr>
          <w:rFonts w:ascii="Arial" w:hAnsi="Arial" w:cs="Arial"/>
          <w:i/>
          <w:noProof/>
          <w:color w:val="000000" w:themeColor="text1"/>
        </w:rPr>
        <w:t>J Neurosci,</w:t>
      </w:r>
      <w:r w:rsidRPr="00F3635A">
        <w:rPr>
          <w:rFonts w:ascii="Arial" w:hAnsi="Arial" w:cs="Arial"/>
          <w:noProof/>
          <w:color w:val="000000" w:themeColor="text1"/>
        </w:rPr>
        <w:t xml:space="preserve"> 32</w:t>
      </w:r>
      <w:r w:rsidRPr="00F3635A">
        <w:rPr>
          <w:rFonts w:ascii="Arial" w:hAnsi="Arial" w:cs="Arial"/>
          <w:b/>
          <w:noProof/>
          <w:color w:val="000000" w:themeColor="text1"/>
        </w:rPr>
        <w:t>,</w:t>
      </w:r>
      <w:r w:rsidRPr="00F3635A">
        <w:rPr>
          <w:rFonts w:ascii="Arial" w:hAnsi="Arial" w:cs="Arial"/>
          <w:noProof/>
          <w:color w:val="000000" w:themeColor="text1"/>
        </w:rPr>
        <w:t xml:space="preserve"> 13929-44.</w:t>
      </w:r>
    </w:p>
    <w:p w14:paraId="0B015455" w14:textId="77777777" w:rsidR="009C10F0" w:rsidRPr="00F3635A" w:rsidRDefault="009C10F0" w:rsidP="009C10F0">
      <w:pPr>
        <w:pStyle w:val="EndNoteBibliography"/>
        <w:ind w:left="720" w:hanging="720"/>
        <w:rPr>
          <w:rFonts w:ascii="Arial" w:hAnsi="Arial" w:cs="Arial"/>
          <w:noProof/>
          <w:color w:val="000000" w:themeColor="text1"/>
        </w:rPr>
      </w:pPr>
      <w:r w:rsidRPr="00F3635A">
        <w:rPr>
          <w:rFonts w:ascii="Arial" w:hAnsi="Arial" w:cs="Arial"/>
          <w:noProof/>
          <w:color w:val="000000" w:themeColor="text1"/>
        </w:rPr>
        <w:t xml:space="preserve">Knopf, F., C. Hammond, A. Chekuru, T. Kurth, S. Hans, C. W. Weber, G. Mahatma, S. Fisher, M. Brand, S. Schulte-Merker &amp; G. Weidinger (2011) Bone regenerates via dedifferentiation of osteoblasts in the zebrafish fin. </w:t>
      </w:r>
      <w:r w:rsidRPr="00F3635A">
        <w:rPr>
          <w:rFonts w:ascii="Arial" w:hAnsi="Arial" w:cs="Arial"/>
          <w:i/>
          <w:noProof/>
          <w:color w:val="000000" w:themeColor="text1"/>
        </w:rPr>
        <w:t>Dev Cell,</w:t>
      </w:r>
      <w:r w:rsidRPr="00F3635A">
        <w:rPr>
          <w:rFonts w:ascii="Arial" w:hAnsi="Arial" w:cs="Arial"/>
          <w:noProof/>
          <w:color w:val="000000" w:themeColor="text1"/>
        </w:rPr>
        <w:t xml:space="preserve"> 20</w:t>
      </w:r>
      <w:r w:rsidRPr="00F3635A">
        <w:rPr>
          <w:rFonts w:ascii="Arial" w:hAnsi="Arial" w:cs="Arial"/>
          <w:b/>
          <w:noProof/>
          <w:color w:val="000000" w:themeColor="text1"/>
        </w:rPr>
        <w:t>,</w:t>
      </w:r>
      <w:r w:rsidRPr="00F3635A">
        <w:rPr>
          <w:rFonts w:ascii="Arial" w:hAnsi="Arial" w:cs="Arial"/>
          <w:noProof/>
          <w:color w:val="000000" w:themeColor="text1"/>
        </w:rPr>
        <w:t xml:space="preserve"> 713-24.</w:t>
      </w:r>
    </w:p>
    <w:p w14:paraId="03E82795" w14:textId="77777777" w:rsidR="009C10F0" w:rsidRPr="00F3635A" w:rsidRDefault="009C10F0" w:rsidP="009C10F0">
      <w:pPr>
        <w:pStyle w:val="EndNoteBibliography"/>
        <w:ind w:left="720" w:hanging="720"/>
        <w:rPr>
          <w:rFonts w:ascii="Arial" w:hAnsi="Arial" w:cs="Arial"/>
          <w:noProof/>
          <w:color w:val="000000" w:themeColor="text1"/>
        </w:rPr>
      </w:pPr>
      <w:r w:rsidRPr="00F3635A">
        <w:rPr>
          <w:rFonts w:ascii="Arial" w:hAnsi="Arial" w:cs="Arial"/>
          <w:noProof/>
          <w:color w:val="000000" w:themeColor="text1"/>
        </w:rPr>
        <w:t xml:space="preserve">Matejcic, M., G. Salbreux &amp; C. Norden (2018) A non-cell-autonomous actin redistribution enables isotropic retinal growth. </w:t>
      </w:r>
      <w:r w:rsidRPr="00F3635A">
        <w:rPr>
          <w:rFonts w:ascii="Arial" w:hAnsi="Arial" w:cs="Arial"/>
          <w:i/>
          <w:noProof/>
          <w:color w:val="000000" w:themeColor="text1"/>
        </w:rPr>
        <w:t>PLoS Biol,</w:t>
      </w:r>
      <w:r w:rsidRPr="00F3635A">
        <w:rPr>
          <w:rFonts w:ascii="Arial" w:hAnsi="Arial" w:cs="Arial"/>
          <w:noProof/>
          <w:color w:val="000000" w:themeColor="text1"/>
        </w:rPr>
        <w:t xml:space="preserve"> 16</w:t>
      </w:r>
      <w:r w:rsidRPr="00F3635A">
        <w:rPr>
          <w:rFonts w:ascii="Arial" w:hAnsi="Arial" w:cs="Arial"/>
          <w:b/>
          <w:noProof/>
          <w:color w:val="000000" w:themeColor="text1"/>
        </w:rPr>
        <w:t>,</w:t>
      </w:r>
      <w:r w:rsidRPr="00F3635A">
        <w:rPr>
          <w:rFonts w:ascii="Arial" w:hAnsi="Arial" w:cs="Arial"/>
          <w:noProof/>
          <w:color w:val="000000" w:themeColor="text1"/>
        </w:rPr>
        <w:t xml:space="preserve"> e2006018.</w:t>
      </w:r>
    </w:p>
    <w:p w14:paraId="202CA3DB" w14:textId="77777777" w:rsidR="009C10F0" w:rsidRPr="00F3635A" w:rsidRDefault="009C10F0" w:rsidP="009C10F0">
      <w:pPr>
        <w:pStyle w:val="EndNoteBibliography"/>
        <w:ind w:left="720" w:hanging="720"/>
        <w:rPr>
          <w:rFonts w:ascii="Arial" w:hAnsi="Arial" w:cs="Arial"/>
          <w:noProof/>
          <w:color w:val="000000" w:themeColor="text1"/>
        </w:rPr>
      </w:pPr>
      <w:r w:rsidRPr="00F3635A">
        <w:rPr>
          <w:rFonts w:ascii="Arial" w:hAnsi="Arial" w:cs="Arial"/>
          <w:noProof/>
          <w:color w:val="000000" w:themeColor="text1"/>
        </w:rPr>
        <w:t xml:space="preserve">Yanakieva, I., A. Erzberger, M. Matejcic, C. D. Modes &amp; C. Norden (2019) Cell and tissue morphology determine actin-dependent nuclear migration mechanisms in neuroepithelia. </w:t>
      </w:r>
      <w:r w:rsidRPr="00F3635A">
        <w:rPr>
          <w:rFonts w:ascii="Arial" w:hAnsi="Arial" w:cs="Arial"/>
          <w:i/>
          <w:noProof/>
          <w:color w:val="000000" w:themeColor="text1"/>
        </w:rPr>
        <w:t>J Cell Biol,</w:t>
      </w:r>
      <w:r w:rsidRPr="00F3635A">
        <w:rPr>
          <w:rFonts w:ascii="Arial" w:hAnsi="Arial" w:cs="Arial"/>
          <w:noProof/>
          <w:color w:val="000000" w:themeColor="text1"/>
        </w:rPr>
        <w:t xml:space="preserve"> 218</w:t>
      </w:r>
      <w:r w:rsidRPr="00F3635A">
        <w:rPr>
          <w:rFonts w:ascii="Arial" w:hAnsi="Arial" w:cs="Arial"/>
          <w:b/>
          <w:noProof/>
          <w:color w:val="000000" w:themeColor="text1"/>
        </w:rPr>
        <w:t>,</w:t>
      </w:r>
      <w:r w:rsidRPr="00F3635A">
        <w:rPr>
          <w:rFonts w:ascii="Arial" w:hAnsi="Arial" w:cs="Arial"/>
          <w:noProof/>
          <w:color w:val="000000" w:themeColor="text1"/>
        </w:rPr>
        <w:t xml:space="preserve"> 3272-3289.</w:t>
      </w:r>
    </w:p>
    <w:p w14:paraId="17562551" w14:textId="39918F20" w:rsidR="0024252E" w:rsidRPr="00F3635A" w:rsidRDefault="009C10F0">
      <w:pPr>
        <w:rPr>
          <w:color w:val="000000" w:themeColor="text1"/>
        </w:rPr>
      </w:pPr>
      <w:r w:rsidRPr="00F3635A">
        <w:rPr>
          <w:rFonts w:ascii="Arial" w:hAnsi="Arial" w:cs="Arial"/>
          <w:color w:val="000000" w:themeColor="text1"/>
        </w:rPr>
        <w:fldChar w:fldCharType="end"/>
      </w:r>
    </w:p>
    <w:sectPr w:rsidR="0024252E" w:rsidRPr="00F3635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2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AG Style Guid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186F99"/>
    <w:rsid w:val="00025DB2"/>
    <w:rsid w:val="00046AB5"/>
    <w:rsid w:val="00053979"/>
    <w:rsid w:val="00083B5A"/>
    <w:rsid w:val="000A6CCE"/>
    <w:rsid w:val="000B2C8D"/>
    <w:rsid w:val="000C0BEA"/>
    <w:rsid w:val="0011570E"/>
    <w:rsid w:val="001220B2"/>
    <w:rsid w:val="00127D98"/>
    <w:rsid w:val="001353B6"/>
    <w:rsid w:val="00137607"/>
    <w:rsid w:val="00160F58"/>
    <w:rsid w:val="001633A5"/>
    <w:rsid w:val="00186F99"/>
    <w:rsid w:val="001B249C"/>
    <w:rsid w:val="001B7221"/>
    <w:rsid w:val="001F590B"/>
    <w:rsid w:val="002026A2"/>
    <w:rsid w:val="002057F8"/>
    <w:rsid w:val="0022065A"/>
    <w:rsid w:val="002365C2"/>
    <w:rsid w:val="00237108"/>
    <w:rsid w:val="0024252E"/>
    <w:rsid w:val="002563D7"/>
    <w:rsid w:val="00264F12"/>
    <w:rsid w:val="002F5FC4"/>
    <w:rsid w:val="003217C0"/>
    <w:rsid w:val="00331FAB"/>
    <w:rsid w:val="0036619C"/>
    <w:rsid w:val="003D3D1B"/>
    <w:rsid w:val="004012C8"/>
    <w:rsid w:val="004B07BD"/>
    <w:rsid w:val="004D0324"/>
    <w:rsid w:val="004D037A"/>
    <w:rsid w:val="004D286C"/>
    <w:rsid w:val="00543F20"/>
    <w:rsid w:val="00544297"/>
    <w:rsid w:val="00577D9D"/>
    <w:rsid w:val="00590548"/>
    <w:rsid w:val="005A27C1"/>
    <w:rsid w:val="005A4FC2"/>
    <w:rsid w:val="005A63FA"/>
    <w:rsid w:val="005B1CF8"/>
    <w:rsid w:val="00614168"/>
    <w:rsid w:val="006341BF"/>
    <w:rsid w:val="00651D0C"/>
    <w:rsid w:val="006538AA"/>
    <w:rsid w:val="00663350"/>
    <w:rsid w:val="006C0188"/>
    <w:rsid w:val="006C4A04"/>
    <w:rsid w:val="006D1088"/>
    <w:rsid w:val="006E592B"/>
    <w:rsid w:val="006F1EC0"/>
    <w:rsid w:val="0071021C"/>
    <w:rsid w:val="0072512F"/>
    <w:rsid w:val="00782FAF"/>
    <w:rsid w:val="007A4641"/>
    <w:rsid w:val="007E6FE5"/>
    <w:rsid w:val="00806B29"/>
    <w:rsid w:val="008108B7"/>
    <w:rsid w:val="00840E90"/>
    <w:rsid w:val="00845461"/>
    <w:rsid w:val="00845B63"/>
    <w:rsid w:val="008559FE"/>
    <w:rsid w:val="0086656F"/>
    <w:rsid w:val="00891D7A"/>
    <w:rsid w:val="008A089B"/>
    <w:rsid w:val="008E0221"/>
    <w:rsid w:val="008E2642"/>
    <w:rsid w:val="008E718D"/>
    <w:rsid w:val="009613E6"/>
    <w:rsid w:val="00975751"/>
    <w:rsid w:val="009A0553"/>
    <w:rsid w:val="009A3EEB"/>
    <w:rsid w:val="009C10F0"/>
    <w:rsid w:val="009E058B"/>
    <w:rsid w:val="009F36E2"/>
    <w:rsid w:val="00A12CD9"/>
    <w:rsid w:val="00A1705F"/>
    <w:rsid w:val="00A558B7"/>
    <w:rsid w:val="00A92589"/>
    <w:rsid w:val="00AD14AD"/>
    <w:rsid w:val="00AD18B4"/>
    <w:rsid w:val="00AD302D"/>
    <w:rsid w:val="00B05419"/>
    <w:rsid w:val="00B61E64"/>
    <w:rsid w:val="00B63BFA"/>
    <w:rsid w:val="00B64DEF"/>
    <w:rsid w:val="00B81AC2"/>
    <w:rsid w:val="00B9635B"/>
    <w:rsid w:val="00BB1682"/>
    <w:rsid w:val="00BB482F"/>
    <w:rsid w:val="00BB5ECE"/>
    <w:rsid w:val="00C03831"/>
    <w:rsid w:val="00C463C0"/>
    <w:rsid w:val="00C53E8B"/>
    <w:rsid w:val="00C551FC"/>
    <w:rsid w:val="00C83CDC"/>
    <w:rsid w:val="00C91322"/>
    <w:rsid w:val="00CC5BEA"/>
    <w:rsid w:val="00CD5FBE"/>
    <w:rsid w:val="00CF0450"/>
    <w:rsid w:val="00D04FAB"/>
    <w:rsid w:val="00D3343F"/>
    <w:rsid w:val="00D527C5"/>
    <w:rsid w:val="00DA1DD7"/>
    <w:rsid w:val="00DE17C1"/>
    <w:rsid w:val="00DE198C"/>
    <w:rsid w:val="00DE6237"/>
    <w:rsid w:val="00E33B2E"/>
    <w:rsid w:val="00E42326"/>
    <w:rsid w:val="00E63B1F"/>
    <w:rsid w:val="00E77FB8"/>
    <w:rsid w:val="00E81923"/>
    <w:rsid w:val="00EF4155"/>
    <w:rsid w:val="00F3635A"/>
    <w:rsid w:val="00F469EB"/>
    <w:rsid w:val="00F66402"/>
    <w:rsid w:val="00F7492D"/>
    <w:rsid w:val="00F76AA8"/>
    <w:rsid w:val="00FA14AD"/>
    <w:rsid w:val="00FC59AA"/>
    <w:rsid w:val="00FD11CD"/>
    <w:rsid w:val="00FE2304"/>
    <w:rsid w:val="00FF33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2D851135"/>
  <w15:chartTrackingRefBased/>
  <w15:docId w15:val="{D00F2F98-4054-5446-ADF7-5EC80D7BDB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D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86F99"/>
    <w:rPr>
      <w:rFonts w:ascii="Times New Roman" w:eastAsia="Times New Roman" w:hAnsi="Times New Roman" w:cs="Times New Roman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basedOn w:val="DefaultParagraphFont"/>
    <w:uiPriority w:val="20"/>
    <w:qFormat/>
    <w:rsid w:val="00186F99"/>
    <w:rPr>
      <w:i/>
      <w:iCs/>
    </w:rPr>
  </w:style>
  <w:style w:type="paragraph" w:styleId="NormalWeb">
    <w:name w:val="Normal (Web)"/>
    <w:basedOn w:val="Normal"/>
    <w:uiPriority w:val="99"/>
    <w:unhideWhenUsed/>
    <w:rsid w:val="00186F99"/>
    <w:pPr>
      <w:spacing w:before="100" w:beforeAutospacing="1" w:after="100" w:afterAutospacing="1"/>
    </w:pPr>
    <w:rPr>
      <w:lang w:val="de-DE" w:eastAsia="en-US"/>
    </w:rPr>
  </w:style>
  <w:style w:type="table" w:styleId="TableGrid">
    <w:name w:val="Table Grid"/>
    <w:basedOn w:val="TableNormal"/>
    <w:uiPriority w:val="39"/>
    <w:rsid w:val="00186F99"/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xref-bibr">
    <w:name w:val="xref-bibr"/>
    <w:basedOn w:val="DefaultParagraphFont"/>
    <w:rsid w:val="00186F99"/>
  </w:style>
  <w:style w:type="paragraph" w:customStyle="1" w:styleId="EndNoteBibliographyTitle">
    <w:name w:val="EndNote Bibliography Title"/>
    <w:basedOn w:val="Normal"/>
    <w:link w:val="EndNoteBibliographyTitleChar"/>
    <w:rsid w:val="009C10F0"/>
    <w:pPr>
      <w:jc w:val="center"/>
    </w:pPr>
    <w:rPr>
      <w:lang w:val="en-GB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C10F0"/>
    <w:rPr>
      <w:rFonts w:ascii="Times New Roman" w:eastAsia="Times New Roman" w:hAnsi="Times New Roman" w:cs="Times New Roman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rsid w:val="009C10F0"/>
    <w:rPr>
      <w:lang w:val="en-GB"/>
    </w:rPr>
  </w:style>
  <w:style w:type="character" w:customStyle="1" w:styleId="EndNoteBibliographyChar">
    <w:name w:val="EndNote Bibliography Char"/>
    <w:basedOn w:val="DefaultParagraphFont"/>
    <w:link w:val="EndNoteBibliography"/>
    <w:rsid w:val="009C10F0"/>
    <w:rPr>
      <w:rFonts w:ascii="Times New Roman" w:eastAsia="Times New Roman" w:hAnsi="Times New Roman" w:cs="Times New Roman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22</TotalTime>
  <Pages>5</Pages>
  <Words>5430</Words>
  <Characters>30956</Characters>
  <Application>Microsoft Office Word</Application>
  <DocSecurity>0</DocSecurity>
  <Lines>257</Lines>
  <Paragraphs>7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3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55</cp:revision>
  <dcterms:created xsi:type="dcterms:W3CDTF">2021-10-12T13:00:00Z</dcterms:created>
  <dcterms:modified xsi:type="dcterms:W3CDTF">2022-05-11T13:13:00Z</dcterms:modified>
</cp:coreProperties>
</file>